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5EE5BC2B" w:rsidR="00507EEE"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r>
        <w:rPr>
          <w:sz w:val="22"/>
          <w:szCs w:val="22"/>
        </w:rPr>
        <w:t>Liping</w:t>
      </w:r>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765CE7"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71386ED3"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 </w:t>
      </w:r>
      <w:r w:rsidR="00EA4765" w:rsidRPr="00853CB8">
        <w:rPr>
          <w:lang w:eastAsia="zh-CN"/>
        </w:rPr>
        <w:t>Normalized Root Mean Square Error (</w:t>
      </w:r>
      <w:r w:rsidR="00BD08A8" w:rsidRPr="00853CB8">
        <w:rPr>
          <w:lang w:eastAsia="zh-CN"/>
        </w:rPr>
        <w:t>NRMSE</w:t>
      </w:r>
      <w:r w:rsidR="00EA4765" w:rsidRPr="00853CB8">
        <w:rPr>
          <w:lang w:eastAsia="zh-CN"/>
        </w:rPr>
        <w:t>)</w:t>
      </w:r>
      <w:r w:rsidR="00BD08A8" w:rsidRPr="00853CB8">
        <w:rPr>
          <w:lang w:eastAsia="zh-CN"/>
        </w:rPr>
        <w:t xml:space="preserve"> of 8.77 percent (4.79 percent less than </w:t>
      </w:r>
      <w:r w:rsidR="00E962A6" w:rsidRPr="00853CB8">
        <w:rPr>
          <w:lang w:eastAsia="zh-CN"/>
        </w:rPr>
        <w:t xml:space="preserve">the </w:t>
      </w:r>
      <w:r w:rsidR="00BD08A8" w:rsidRPr="00853CB8">
        <w:rPr>
          <w:lang w:eastAsia="zh-CN"/>
        </w:rPr>
        <w:t>RC and 11.98 percent less than GGMR</w:t>
      </w:r>
      <w:r w:rsidR="00E962A6" w:rsidRPr="00853CB8">
        <w:rPr>
          <w:lang w:eastAsia="zh-CN"/>
        </w:rPr>
        <w:t xml:space="preserve"> models</w:t>
      </w:r>
      <w:r w:rsidR="00BD08A8" w:rsidRPr="00853CB8">
        <w:rPr>
          <w:lang w:eastAsia="zh-CN"/>
        </w:rPr>
        <w:t xml:space="preserve">), a </w:t>
      </w:r>
      <w:r w:rsidR="00EA4765" w:rsidRPr="00853CB8">
        <w:rPr>
          <w:lang w:eastAsia="zh-CN"/>
        </w:rPr>
        <w:t>Coefficient of Variation of RMSE (</w:t>
      </w:r>
      <w:r w:rsidR="00BD08A8" w:rsidRPr="00853CB8">
        <w:rPr>
          <w:lang w:eastAsia="zh-CN"/>
        </w:rPr>
        <w:t>CVRMSE</w:t>
      </w:r>
      <w:r w:rsidR="00EA4765" w:rsidRPr="00853CB8">
        <w:rPr>
          <w:lang w:eastAsia="zh-CN"/>
        </w:rPr>
        <w:t>)</w:t>
      </w:r>
      <w:r w:rsidR="00BD08A8" w:rsidRPr="00853CB8">
        <w:rPr>
          <w:lang w:eastAsia="zh-CN"/>
        </w:rPr>
        <w:t xml:space="preserve"> of 9.95 percent (5.64 percent less than </w:t>
      </w:r>
      <w:r w:rsidR="00E962A6" w:rsidRPr="00853CB8">
        <w:rPr>
          <w:lang w:eastAsia="zh-CN"/>
        </w:rPr>
        <w:t xml:space="preserve">the </w:t>
      </w:r>
      <w:r w:rsidR="00BD08A8" w:rsidRPr="00853CB8">
        <w:rPr>
          <w:lang w:eastAsia="zh-CN"/>
        </w:rPr>
        <w:t xml:space="preserve">RC and 12.6 percent less than </w:t>
      </w:r>
      <w:r w:rsidR="00E962A6" w:rsidRPr="00853CB8">
        <w:rPr>
          <w:lang w:eastAsia="zh-CN"/>
        </w:rPr>
        <w:t xml:space="preserve">the </w:t>
      </w:r>
      <w:r w:rsidR="00BD08A8" w:rsidRPr="00853CB8">
        <w:rPr>
          <w:lang w:eastAsia="zh-CN"/>
        </w:rPr>
        <w:t xml:space="preserve">GGMR), </w:t>
      </w:r>
      <w:r w:rsidR="00353C5E">
        <w:rPr>
          <w:lang w:eastAsia="zh-CN"/>
        </w:rPr>
        <w:t>a</w:t>
      </w:r>
      <w:r w:rsidR="00191064">
        <w:rPr>
          <w:lang w:eastAsia="zh-CN"/>
        </w:rPr>
        <w:t xml:space="preserve"> </w:t>
      </w:r>
      <w:r w:rsidR="00EA4765" w:rsidRPr="00853CB8">
        <w:rPr>
          <w:lang w:eastAsia="zh-CN"/>
        </w:rPr>
        <w:t>Mean Absolute Error</w:t>
      </w:r>
      <w:r w:rsidR="00BD08A8" w:rsidRPr="00853CB8">
        <w:rPr>
          <w:lang w:eastAsia="zh-CN"/>
        </w:rPr>
        <w:t xml:space="preserve"> </w:t>
      </w:r>
      <w:r w:rsidR="00EA4765" w:rsidRPr="00853CB8">
        <w:rPr>
          <w:lang w:eastAsia="zh-CN"/>
        </w:rPr>
        <w:t>(</w:t>
      </w:r>
      <w:r w:rsidR="00BD08A8" w:rsidRPr="00853CB8">
        <w:rPr>
          <w:lang w:eastAsia="zh-CN"/>
        </w:rPr>
        <w:t>MAE</w:t>
      </w:r>
      <w:r w:rsidR="00EA4765" w:rsidRPr="00853CB8">
        <w:rPr>
          <w:lang w:eastAsia="zh-CN"/>
        </w:rPr>
        <w:t>)</w:t>
      </w:r>
      <w:r w:rsidR="00BD08A8" w:rsidRPr="00853CB8">
        <w:rPr>
          <w:lang w:eastAsia="zh-CN"/>
        </w:rPr>
        <w:t xml:space="preserve"> of 3.62 kW (2.14 kW less than </w:t>
      </w:r>
      <w:r w:rsidR="00E962A6" w:rsidRPr="00853CB8">
        <w:rPr>
          <w:lang w:eastAsia="zh-CN"/>
        </w:rPr>
        <w:t xml:space="preserve">the </w:t>
      </w:r>
      <w:r w:rsidR="00BD08A8" w:rsidRPr="00853CB8">
        <w:rPr>
          <w:lang w:eastAsia="zh-CN"/>
        </w:rPr>
        <w:t xml:space="preserve">RC and 3.99 kW less than </w:t>
      </w:r>
      <w:r w:rsidR="00E962A6" w:rsidRPr="00853CB8">
        <w:rPr>
          <w:lang w:eastAsia="zh-CN"/>
        </w:rPr>
        <w:t xml:space="preserve">the </w:t>
      </w:r>
      <w:r w:rsidR="00BD08A8" w:rsidRPr="00853CB8">
        <w:rPr>
          <w:lang w:eastAsia="zh-CN"/>
        </w:rPr>
        <w:t xml:space="preserve">GGMR), and a </w:t>
      </w:r>
      <w:r w:rsidR="00BA2C88" w:rsidRPr="00853CB8">
        <w:rPr>
          <w:lang w:eastAsia="zh-CN"/>
        </w:rPr>
        <w:t>Mean Absolute</w:t>
      </w:r>
      <w:r w:rsidR="00BA2C88">
        <w:rPr>
          <w:lang w:eastAsia="zh-CN"/>
        </w:rPr>
        <w:t xml:space="preserve"> Percentage</w:t>
      </w:r>
      <w:r w:rsidR="00BA2C88" w:rsidRPr="00853CB8">
        <w:rPr>
          <w:lang w:eastAsia="zh-CN"/>
        </w:rPr>
        <w:t xml:space="preserve"> Error </w:t>
      </w:r>
      <w:r w:rsidR="00BA2C88">
        <w:rPr>
          <w:lang w:eastAsia="zh-CN"/>
        </w:rPr>
        <w:t>(</w:t>
      </w:r>
      <w:r w:rsidR="00BD08A8" w:rsidRPr="00853CB8">
        <w:rPr>
          <w:lang w:eastAsia="zh-CN"/>
        </w:rPr>
        <w:t>MAPE</w:t>
      </w:r>
      <w:r w:rsidR="00BA2C88">
        <w:rPr>
          <w:lang w:eastAsia="zh-CN"/>
        </w:rPr>
        <w:t>)</w:t>
      </w:r>
      <w:r w:rsidR="00BD08A8" w:rsidRPr="00853CB8">
        <w:rPr>
          <w:lang w:eastAsia="zh-CN"/>
        </w:rPr>
        <w:t xml:space="preserve"> of 19.31 percent (89.22 percent lower </w:t>
      </w:r>
      <w:r w:rsidR="00E962A6" w:rsidRPr="00853CB8">
        <w:rPr>
          <w:lang w:eastAsia="zh-CN"/>
        </w:rPr>
        <w:t>than the</w:t>
      </w:r>
      <w:r w:rsidR="00BD08A8" w:rsidRPr="00853CB8">
        <w:rPr>
          <w:lang w:eastAsia="zh-CN"/>
        </w:rPr>
        <w:t xml:space="preserve"> RC, 8.43 percent lower </w:t>
      </w:r>
      <w:r w:rsidR="00E962A6" w:rsidRPr="00853CB8">
        <w:rPr>
          <w:lang w:eastAsia="zh-CN"/>
        </w:rPr>
        <w:t xml:space="preserve">than the </w:t>
      </w:r>
      <w:r w:rsidR="00BD08A8" w:rsidRPr="00853CB8">
        <w:rPr>
          <w:lang w:eastAsia="zh-CN"/>
        </w:rPr>
        <w:t>GGMR).</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r w:rsidR="00E962A6" w:rsidRPr="00853CB8">
        <w:t xml:space="preserve">significantly </w:t>
      </w:r>
      <w:r w:rsidR="00E64BAA" w:rsidRPr="00853CB8">
        <w:t>outperform</w:t>
      </w:r>
      <w:r w:rsidR="003D3D7C" w:rsidRPr="00853CB8">
        <w:t>ed</w:t>
      </w:r>
      <w:r w:rsidR="00E64BAA" w:rsidRPr="00853CB8">
        <w:t xml:space="preserve"> </w:t>
      </w:r>
      <w:r w:rsidR="00734491" w:rsidRPr="00853CB8">
        <w:t>both</w:t>
      </w:r>
      <w:r w:rsidR="00E962A6" w:rsidRPr="00853CB8">
        <w:t xml:space="preserve"> the</w:t>
      </w:r>
      <w:r w:rsidR="00734491" w:rsidRPr="00853CB8">
        <w:t xml:space="preserve"> </w:t>
      </w:r>
      <w:r w:rsidR="00436FD4" w:rsidRPr="00853CB8">
        <w:t>RC and GGMR model</w:t>
      </w:r>
      <w:r w:rsidR="00E962A6" w:rsidRPr="00853CB8">
        <w:t>s</w:t>
      </w:r>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5EC4F341" w:rsidR="00DE36EC" w:rsidRPr="00DE36EC" w:rsidRDefault="00765CE7"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0"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0"/>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765CE7"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fldSimple w:instr=" SEQ Eq \* MERGEFORMAT ">
              <w:r w:rsidR="009A60BB">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765CE7"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fldSimple w:instr=" SEQ Eq \* MERGEFORMAT ">
              <w:r w:rsidR="009A60BB">
                <w:rPr>
                  <w:noProof/>
                </w:rPr>
                <w:t>3</w:t>
              </w:r>
            </w:fldSimple>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1"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1"/>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765CE7"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2"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2"/>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765CE7"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3"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3"/>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765CE7" w:rsidP="005D7A26">
            <w:pPr>
              <w:pStyle w:val="Caption"/>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5D7A26">
            <w:pPr>
              <w:pStyle w:val="Caption"/>
            </w:pPr>
            <w:r>
              <w:t>(</w:t>
            </w:r>
            <w:r>
              <w:fldChar w:fldCharType="begin"/>
            </w:r>
            <w:r>
              <w:instrText xml:space="preserve"> EQ </w:instrText>
            </w:r>
            <w:r>
              <w:fldChar w:fldCharType="end"/>
            </w:r>
            <w:r w:rsidR="00765CE7">
              <w:fldChar w:fldCharType="begin"/>
            </w:r>
            <w:r w:rsidR="00765CE7">
              <w:instrText xml:space="preserve"> SEQ eq \* MERGEFORMAT </w:instrText>
            </w:r>
            <w:r w:rsidR="00765CE7">
              <w:fldChar w:fldCharType="separate"/>
            </w:r>
            <w:r w:rsidR="009A60BB">
              <w:rPr>
                <w:noProof/>
              </w:rPr>
              <w:t>7</w:t>
            </w:r>
            <w:r w:rsidR="00765CE7">
              <w:rPr>
                <w:noProof/>
              </w:rPr>
              <w:fldChar w:fldCharType="end"/>
            </w:r>
            <w:r>
              <w:t>)</w:t>
            </w:r>
          </w:p>
        </w:tc>
      </w:tr>
      <w:tr w:rsidR="00C9672E" w:rsidRPr="00E56C39" w14:paraId="3A04181F" w14:textId="77777777" w:rsidTr="00C9672E">
        <w:tc>
          <w:tcPr>
            <w:tcW w:w="8545" w:type="dxa"/>
            <w:vAlign w:val="center"/>
          </w:tcPr>
          <w:p w14:paraId="4D91BA5E" w14:textId="3DD6AFB0" w:rsidR="00C9672E" w:rsidRPr="00C9672E" w:rsidRDefault="00765CE7" w:rsidP="005D7A26">
            <w:pPr>
              <w:pStyle w:val="Caption"/>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805" w:type="dxa"/>
            <w:vAlign w:val="center"/>
          </w:tcPr>
          <w:p w14:paraId="6AA794CB" w14:textId="49310268" w:rsidR="00C9672E" w:rsidRPr="00C9672E" w:rsidRDefault="00C9672E" w:rsidP="005D7A26">
            <w:pPr>
              <w:pStyle w:val="Caption"/>
            </w:pPr>
            <w:r w:rsidRPr="00C9672E">
              <w:t>(</w:t>
            </w:r>
            <w:r w:rsidRPr="00E56C39">
              <w:fldChar w:fldCharType="begin"/>
            </w:r>
            <w:r w:rsidRPr="00E56C39">
              <w:instrText xml:space="preserve"> EQ </w:instrText>
            </w:r>
            <w:r w:rsidRPr="00E56C39">
              <w:fldChar w:fldCharType="end"/>
            </w:r>
            <w:fldSimple w:instr=" SEQ eq \* MERGEFORMAT ">
              <w:r w:rsidR="009A60BB">
                <w:rPr>
                  <w:noProof/>
                </w:rPr>
                <w:t>8</w:t>
              </w:r>
            </w:fldSimple>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1D9BECAE" w:rsidR="00C9672E" w:rsidRPr="00E56C39" w:rsidRDefault="00765CE7" w:rsidP="005D7A26">
            <w:pPr>
              <w:pStyle w:val="Caption"/>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5D7A26">
            <w:pPr>
              <w:pStyle w:val="Caption"/>
            </w:pPr>
            <w:r w:rsidRPr="00E56C39">
              <w:t>(</w:t>
            </w:r>
            <w:r w:rsidRPr="00E56C39">
              <w:fldChar w:fldCharType="begin"/>
            </w:r>
            <w:r w:rsidRPr="00E56C39">
              <w:instrText xml:space="preserve"> EQ </w:instrText>
            </w:r>
            <w:r w:rsidRPr="00E56C39">
              <w:fldChar w:fldCharType="end"/>
            </w:r>
            <w:fldSimple w:instr=" SEQ eq \* MERGEFORMAT ">
              <w:r w:rsidR="009A60BB">
                <w:rPr>
                  <w:noProof/>
                </w:rPr>
                <w:t>9</w:t>
              </w:r>
            </w:fldSimple>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765CE7"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fldSimple w:instr=" SEQ Eq \* MERGEFORMAT ">
              <w:r w:rsidR="009A60BB">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765CE7"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fldSimple w:instr=" SEQ Eq \* MERGEFORMAT ">
              <w:r w:rsidR="009A60BB">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765CE7"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fldSimple w:instr=" SEQ Eq \* MERGEFORMAT ">
              <w:r w:rsidR="009A60BB">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765CE7"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4"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4"/>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765CE7"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fldSimple w:instr=" SEQ Eq \* MERGEFORMAT ">
              <w:r w:rsidR="009A60BB">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765CE7"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fldSimple w:instr=" SEQ Eq \* MERGEFORMAT ">
              <w:r w:rsidR="009A60BB">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765CE7"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fldSimple w:instr=" SEQ Eq \* MERGEFORMAT ">
              <w:r w:rsidR="009A60BB">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765CE7"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fldSimple w:instr=" SEQ Eq \* MERGEFORMAT ">
              <w:r w:rsidR="009A60BB">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765CE7"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5"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5"/>
            <w:r w:rsidRPr="005F7DE3">
              <w:t>)</w:t>
            </w:r>
          </w:p>
        </w:tc>
      </w:tr>
    </w:tbl>
    <w:p w14:paraId="344F182C" w14:textId="007CAC16"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6" w:name="sec_2_hybrid"/>
      <w:r w:rsidR="00896FFF" w:rsidRPr="005F7DE3">
        <w:t>3</w:t>
      </w:r>
      <w:bookmarkEnd w:id="6"/>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AC6A1D">
      <w:pPr>
        <w:pStyle w:val="Caption"/>
      </w:pPr>
      <w:r w:rsidRPr="005F7DE3">
        <w:rPr>
          <w:b/>
          <w:bCs/>
        </w:rPr>
        <w:t xml:space="preserve">Figure </w:t>
      </w:r>
      <w:bookmarkStart w:id="7"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7"/>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8" w:name="sec_2_criteria"/>
      <w:r w:rsidRPr="005F7DE3">
        <w:t>2.</w:t>
      </w:r>
      <w:r w:rsidR="001B6420" w:rsidRPr="005F7DE3">
        <w:t>4</w:t>
      </w:r>
      <w:r w:rsidRPr="005F7DE3">
        <w:t xml:space="preserve"> </w:t>
      </w:r>
      <w:bookmarkEnd w:id="8"/>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fldSimple w:instr=" SEQ Eq \* MERGEFORMAT ">
              <w:r w:rsidR="009A60BB">
                <w:rPr>
                  <w:noProof/>
                </w:rPr>
                <w:t>19</w:t>
              </w:r>
            </w:fldSimple>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1E436702" w:rsidR="00A57370" w:rsidRPr="005F7DE3" w:rsidRDefault="00A57370" w:rsidP="000E6F46">
            <w:pPr>
              <w:spacing w:line="360" w:lineRule="auto"/>
            </w:pPr>
            <w:r w:rsidRPr="005F7DE3">
              <w:t>(</w:t>
            </w:r>
            <w:fldSimple w:instr=" SEQ Eq \* MERGEFORMAT ">
              <w:r w:rsidR="009A60BB">
                <w:rPr>
                  <w:noProof/>
                </w:rPr>
                <w:t>20</w:t>
              </w:r>
            </w:fldSimple>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1AD3685C" w:rsidR="00A57370" w:rsidRPr="005F7DE3" w:rsidRDefault="00A57370" w:rsidP="000E6F46">
            <w:pPr>
              <w:spacing w:line="360" w:lineRule="auto"/>
            </w:pPr>
            <w:r w:rsidRPr="005F7DE3">
              <w:t>(</w:t>
            </w:r>
            <w:fldSimple w:instr=" SEQ Eq \* MERGEFORMAT ">
              <w:r w:rsidR="009A60BB">
                <w:rPr>
                  <w:noProof/>
                </w:rPr>
                <w:t>21</w:t>
              </w:r>
            </w:fldSimple>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fldSimple w:instr=" SEQ Eq \* MERGEFORMAT ">
              <w:r w:rsidR="009A60BB">
                <w:rPr>
                  <w:noProof/>
                </w:rPr>
                <w:t>22</w:t>
              </w:r>
            </w:fldSimple>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r w:rsidR="00765CE7">
              <w:fldChar w:fldCharType="begin"/>
            </w:r>
            <w:r w:rsidR="00765CE7">
              <w:instrText xml:space="preserve"> SEQ Eq \* MERGEFORMAT </w:instrText>
            </w:r>
            <w:r w:rsidR="00765CE7">
              <w:fldChar w:fldCharType="separate"/>
            </w:r>
            <w:r w:rsidR="009A60BB">
              <w:rPr>
                <w:noProof/>
              </w:rPr>
              <w:t>23</w:t>
            </w:r>
            <w:r w:rsidR="00765CE7">
              <w:rPr>
                <w:noProof/>
              </w:rPr>
              <w:fldChar w:fldCharType="end"/>
            </w:r>
            <w:r w:rsidRPr="005F7DE3">
              <w:t>)</w:t>
            </w:r>
          </w:p>
        </w:tc>
      </w:tr>
    </w:tbl>
    <w:p w14:paraId="6906A023" w14:textId="33493E2F"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rPr>
            <w:rFonts w:ascii="Cambria Math" w:hAnsi="Cambria Math"/>
          </w:rPr>
          <m:t xml:space="preserve"> </m:t>
        </m:r>
      </m:oMath>
      <w:r w:rsidRPr="005F7DE3">
        <w:t>is the standard deviation of predictions,</w:t>
      </w:r>
      <w:r w:rsidR="00ED39A8">
        <w:t xml:space="preserve"> and</w:t>
      </w:r>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5A5213C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43C9F7D7"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2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 xml:space="preserve">additional source </w:t>
      </w:r>
      <w:r w:rsidR="0092798E" w:rsidRPr="005F7DE3">
        <w:lastRenderedPageBreak/>
        <w:t>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765CE7"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fldSimple w:instr=" SEQ Eq \* MERGEFORMAT ">
              <w:r w:rsidR="009A60BB">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765CE7"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fldSimple w:instr=" SEQ Eq \* MERGEFORMAT ">
              <w:r w:rsidR="009A60BB">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2E0F44EC"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fldSimple w:instr=" SEQ Eq \* MERGEFORMAT ">
              <w:r w:rsidR="009A60BB">
                <w:rPr>
                  <w:noProof/>
                </w:rPr>
                <w:t>26</w:t>
              </w:r>
            </w:fldSimple>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AC6A1D">
      <w:pPr>
        <w:pStyle w:val="Caption"/>
      </w:pPr>
      <w:r w:rsidRPr="005F7DE3">
        <w:rPr>
          <w:b/>
          <w:bCs/>
        </w:rPr>
        <w:t xml:space="preserve">Figure </w:t>
      </w:r>
      <w:bookmarkStart w:id="9"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9"/>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8C19AC">
      <w:pPr>
        <w:pStyle w:val="Caption"/>
        <w:rPr>
          <w:b/>
          <w:bCs/>
        </w:rPr>
      </w:pPr>
    </w:p>
    <w:p w14:paraId="397EE5FC" w14:textId="77777777" w:rsidR="008C19AC" w:rsidRDefault="008C19AC" w:rsidP="008C19AC">
      <w:pPr>
        <w:pStyle w:val="Caption"/>
        <w:rPr>
          <w:b/>
          <w:bCs/>
        </w:rPr>
      </w:pPr>
    </w:p>
    <w:p w14:paraId="4A2F0988" w14:textId="0991CD55" w:rsidR="008C19AC" w:rsidRPr="005F7DE3" w:rsidRDefault="008C19AC" w:rsidP="008C19AC">
      <w:pPr>
        <w:pStyle w:val="Caption"/>
      </w:pPr>
      <w:r w:rsidRPr="005F7DE3">
        <w:rPr>
          <w:b/>
          <w:bCs/>
        </w:rPr>
        <w:lastRenderedPageBreak/>
        <w:t xml:space="preserve">Table </w:t>
      </w:r>
      <w:bookmarkStart w:id="10"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10"/>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8C19A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Pr="00E56C39">
              <w:rPr>
                <w:rFonts w:eastAsiaTheme="minorEastAsia" w:cstheme="minorBidi"/>
                <w:i/>
              </w:rPr>
              <w:t xml:space="preserve"> = 3.11E-1</w:t>
            </w:r>
          </w:p>
        </w:tc>
        <w:tc>
          <w:tcPr>
            <w:tcW w:w="2337" w:type="dxa"/>
          </w:tcPr>
          <w:p w14:paraId="14EDDD85" w14:textId="77777777" w:rsidR="008C19AC" w:rsidRPr="00E56C39" w:rsidRDefault="008C19A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Pr="00E56C39">
              <w:rPr>
                <w:i/>
              </w:rPr>
              <w:t xml:space="preserve"> 5.45E-1</w:t>
            </w:r>
          </w:p>
        </w:tc>
        <w:tc>
          <w:tcPr>
            <w:tcW w:w="2338" w:type="dxa"/>
          </w:tcPr>
          <w:p w14:paraId="0457E314" w14:textId="77777777" w:rsidR="008C19AC" w:rsidRPr="00E56C39" w:rsidRDefault="008C19A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Pr="00E56C39">
              <w:rPr>
                <w:i/>
              </w:rPr>
              <w:t xml:space="preserve"> 9.94E-1</w:t>
            </w:r>
          </w:p>
        </w:tc>
        <w:tc>
          <w:tcPr>
            <w:tcW w:w="2338" w:type="dxa"/>
          </w:tcPr>
          <w:p w14:paraId="3AAF2CBD" w14:textId="77777777" w:rsidR="008C19AC" w:rsidRPr="00E56C39" w:rsidRDefault="008C19A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8C19A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Pr="00E56C39">
              <w:rPr>
                <w:i/>
              </w:rPr>
              <w:t xml:space="preserve"> 7.21E-1</w:t>
            </w:r>
          </w:p>
        </w:tc>
        <w:tc>
          <w:tcPr>
            <w:tcW w:w="2337" w:type="dxa"/>
          </w:tcPr>
          <w:p w14:paraId="27BC0480" w14:textId="77777777" w:rsidR="008C19AC" w:rsidRPr="00E56C39" w:rsidRDefault="008C19A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Pr="00E56C39">
              <w:rPr>
                <w:i/>
              </w:rPr>
              <w:t xml:space="preserve"> 4.69E-1</w:t>
            </w:r>
          </w:p>
        </w:tc>
        <w:tc>
          <w:tcPr>
            <w:tcW w:w="2338" w:type="dxa"/>
          </w:tcPr>
          <w:p w14:paraId="73055B71" w14:textId="77777777" w:rsidR="008C19AC" w:rsidRPr="00E56C39" w:rsidRDefault="008C19A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Pr="00E56C39">
              <w:rPr>
                <w:i/>
              </w:rPr>
              <w:t xml:space="preserve"> 5.64E-4</w:t>
            </w:r>
          </w:p>
        </w:tc>
        <w:tc>
          <w:tcPr>
            <w:tcW w:w="2338" w:type="dxa"/>
          </w:tcPr>
          <w:p w14:paraId="2F92000D" w14:textId="77777777" w:rsidR="008C19AC" w:rsidRPr="00E56C39" w:rsidRDefault="008C19A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8C19A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Pr="00E56C39">
              <w:rPr>
                <w:i/>
              </w:rPr>
              <w:t>9.07E-4</w:t>
            </w:r>
          </w:p>
        </w:tc>
        <w:tc>
          <w:tcPr>
            <w:tcW w:w="2337" w:type="dxa"/>
          </w:tcPr>
          <w:p w14:paraId="2BAAE9A1"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8C19AC"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8C19AC"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Pr="00E56C39">
              <w:rPr>
                <w:rFonts w:eastAsia="DengXian"/>
                <w:i/>
              </w:rPr>
              <w:t xml:space="preserve"> 1.87E-1</w:t>
            </w:r>
          </w:p>
        </w:tc>
        <w:tc>
          <w:tcPr>
            <w:tcW w:w="2338" w:type="dxa"/>
          </w:tcPr>
          <w:p w14:paraId="26299787"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8C19AC"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Pr="00E56C39">
              <w:rPr>
                <w:rFonts w:eastAsia="DengXian"/>
                <w:i/>
              </w:rPr>
              <w:t>1.41</w:t>
            </w:r>
          </w:p>
        </w:tc>
        <w:tc>
          <w:tcPr>
            <w:tcW w:w="2337" w:type="dxa"/>
          </w:tcPr>
          <w:p w14:paraId="306811B0" w14:textId="77777777" w:rsidR="008C19AC" w:rsidRPr="00E56C39" w:rsidRDefault="008C19AC"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Pr="00E56C39">
              <w:rPr>
                <w:rFonts w:eastAsia="DengXian"/>
                <w:i/>
              </w:rPr>
              <w:t xml:space="preserve"> 4.66E-1</w:t>
            </w:r>
          </w:p>
        </w:tc>
        <w:tc>
          <w:tcPr>
            <w:tcW w:w="2338" w:type="dxa"/>
          </w:tcPr>
          <w:p w14:paraId="237B6162"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8C19A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AC6A1D">
      <w:pPr>
        <w:pStyle w:val="Caption"/>
      </w:pPr>
      <w:r w:rsidRPr="005F7DE3">
        <w:rPr>
          <w:b/>
          <w:bCs/>
        </w:rPr>
        <w:t xml:space="preserve">Figure </w:t>
      </w:r>
      <w:bookmarkStart w:id="11"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11"/>
      <w:r w:rsidRPr="005F7DE3">
        <w:t xml:space="preserve"> Testing results for Model 1, Model 2 and Model 3</w:t>
      </w:r>
      <w:r w:rsidR="00F963A4">
        <w:t>.</w:t>
      </w:r>
    </w:p>
    <w:p w14:paraId="46B68A2C" w14:textId="7C98AB20" w:rsidR="00BB31D6" w:rsidRPr="005F7DE3" w:rsidRDefault="00BB31D6" w:rsidP="00AC6A1D">
      <w:pPr>
        <w:pStyle w:val="Caption"/>
      </w:pPr>
      <w:r w:rsidRPr="005F7DE3">
        <w:rPr>
          <w:b/>
          <w:bCs/>
        </w:rPr>
        <w:t xml:space="preserve">Table </w:t>
      </w:r>
      <w:bookmarkStart w:id="12"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12"/>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3"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C0AC592" w:rsidR="00723460" w:rsidRPr="005F7DE3" w:rsidRDefault="00723460" w:rsidP="00BA158B">
            <w:pPr>
              <w:jc w:val="center"/>
              <w:rPr>
                <w:lang w:eastAsia="zh-CN"/>
              </w:rPr>
            </w:pPr>
            <w:r w:rsidRPr="005F7DE3">
              <w:rPr>
                <w:lang w:eastAsia="zh-CN"/>
              </w:rPr>
              <w:t>1</w:t>
            </w:r>
            <w:r>
              <w:rPr>
                <w:lang w:eastAsia="zh-CN"/>
              </w:rPr>
              <w:t>34.51</w:t>
            </w:r>
          </w:p>
        </w:tc>
        <w:tc>
          <w:tcPr>
            <w:tcW w:w="1675" w:type="dxa"/>
            <w:tcBorders>
              <w:top w:val="single" w:sz="4" w:space="0" w:color="auto"/>
            </w:tcBorders>
            <w:vAlign w:val="center"/>
          </w:tcPr>
          <w:p w14:paraId="5DD3E4AC" w14:textId="5272FB38" w:rsidR="00723460" w:rsidRPr="005F7DE3" w:rsidRDefault="00723460" w:rsidP="00BA158B">
            <w:pPr>
              <w:jc w:val="center"/>
              <w:rPr>
                <w:lang w:eastAsia="zh-CN"/>
              </w:rPr>
            </w:pPr>
            <w:r>
              <w:rPr>
                <w:lang w:eastAsia="zh-CN"/>
              </w:rPr>
              <w:t>110.95</w:t>
            </w:r>
          </w:p>
        </w:tc>
        <w:tc>
          <w:tcPr>
            <w:tcW w:w="1577" w:type="dxa"/>
            <w:tcBorders>
              <w:top w:val="single" w:sz="4" w:space="0" w:color="auto"/>
            </w:tcBorders>
            <w:vAlign w:val="center"/>
          </w:tcPr>
          <w:p w14:paraId="24F871DA" w14:textId="201C6E62" w:rsidR="00723460" w:rsidRPr="005F7DE3" w:rsidRDefault="00723460" w:rsidP="00BA158B">
            <w:pPr>
              <w:jc w:val="center"/>
              <w:rPr>
                <w:lang w:eastAsia="zh-CN"/>
              </w:rPr>
            </w:pPr>
            <w:r>
              <w:rPr>
                <w:lang w:eastAsia="zh-CN"/>
              </w:rPr>
              <w:t>42.41</w:t>
            </w:r>
          </w:p>
        </w:tc>
        <w:tc>
          <w:tcPr>
            <w:tcW w:w="1577" w:type="dxa"/>
            <w:tcBorders>
              <w:top w:val="single" w:sz="4" w:space="0" w:color="auto"/>
            </w:tcBorders>
          </w:tcPr>
          <w:p w14:paraId="2C638052" w14:textId="2107670F" w:rsidR="00723460" w:rsidRDefault="00723460" w:rsidP="00BA158B">
            <w:pPr>
              <w:jc w:val="center"/>
              <w:rPr>
                <w:lang w:eastAsia="zh-CN"/>
              </w:rPr>
            </w:pPr>
            <w:r>
              <w:rPr>
                <w:lang w:eastAsia="zh-CN"/>
              </w:rPr>
              <w:t>429.55</w:t>
            </w:r>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7DC373AC" w:rsidR="00723460" w:rsidRPr="00707CF9" w:rsidRDefault="00723460" w:rsidP="00C87DE6">
            <w:pPr>
              <w:jc w:val="center"/>
              <w:rPr>
                <w:b/>
                <w:bCs/>
                <w:lang w:eastAsia="zh-CN"/>
              </w:rPr>
            </w:pPr>
            <w:r w:rsidRPr="00052718">
              <w:rPr>
                <w:lang w:eastAsia="zh-CN"/>
              </w:rPr>
              <w:t>16.89</w:t>
            </w:r>
          </w:p>
        </w:tc>
        <w:tc>
          <w:tcPr>
            <w:tcW w:w="1675" w:type="dxa"/>
            <w:vAlign w:val="center"/>
          </w:tcPr>
          <w:p w14:paraId="5B0AD9CD" w14:textId="4E399807" w:rsidR="00723460" w:rsidRPr="00707CF9" w:rsidRDefault="00723460" w:rsidP="00C87DE6">
            <w:pPr>
              <w:jc w:val="center"/>
              <w:rPr>
                <w:b/>
                <w:bCs/>
                <w:lang w:eastAsia="zh-CN"/>
              </w:rPr>
            </w:pPr>
            <w:r w:rsidRPr="00052718">
              <w:rPr>
                <w:lang w:eastAsia="zh-CN"/>
              </w:rPr>
              <w:t>17.80</w:t>
            </w:r>
          </w:p>
        </w:tc>
        <w:tc>
          <w:tcPr>
            <w:tcW w:w="1577" w:type="dxa"/>
            <w:vAlign w:val="center"/>
          </w:tcPr>
          <w:p w14:paraId="4A52849C" w14:textId="128A18D7" w:rsidR="00723460" w:rsidRPr="00707CF9" w:rsidRDefault="00723460" w:rsidP="00C87DE6">
            <w:pPr>
              <w:jc w:val="center"/>
              <w:rPr>
                <w:b/>
                <w:bCs/>
                <w:lang w:eastAsia="zh-CN"/>
              </w:rPr>
            </w:pPr>
            <w:r w:rsidRPr="00052718">
              <w:rPr>
                <w:lang w:eastAsia="zh-CN"/>
              </w:rPr>
              <w:t>6.89</w:t>
            </w:r>
          </w:p>
        </w:tc>
        <w:tc>
          <w:tcPr>
            <w:tcW w:w="1577" w:type="dxa"/>
          </w:tcPr>
          <w:p w14:paraId="7B4C695C" w14:textId="7C9C9DF9" w:rsidR="00723460" w:rsidRPr="00E56C39" w:rsidRDefault="00723460" w:rsidP="00C87DE6">
            <w:pPr>
              <w:jc w:val="center"/>
              <w:rPr>
                <w:b/>
                <w:bCs/>
                <w:lang w:eastAsia="zh-CN"/>
              </w:rPr>
            </w:pPr>
            <w:r w:rsidRPr="00E56C39">
              <w:rPr>
                <w:b/>
                <w:bCs/>
                <w:lang w:eastAsia="zh-CN"/>
              </w:rPr>
              <w:t>66.28</w:t>
            </w:r>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56E7B0D8" w:rsidR="00723460" w:rsidRPr="00707CF9" w:rsidRDefault="00723460" w:rsidP="00C87DE6">
            <w:pPr>
              <w:jc w:val="center"/>
              <w:rPr>
                <w:lang w:eastAsia="zh-CN"/>
              </w:rPr>
            </w:pPr>
            <w:r w:rsidRPr="00052718">
              <w:rPr>
                <w:b/>
                <w:bCs/>
                <w:lang w:eastAsia="zh-CN"/>
              </w:rPr>
              <w:t>13.56</w:t>
            </w:r>
          </w:p>
        </w:tc>
        <w:tc>
          <w:tcPr>
            <w:tcW w:w="1675" w:type="dxa"/>
            <w:tcBorders>
              <w:bottom w:val="single" w:sz="4" w:space="0" w:color="auto"/>
            </w:tcBorders>
            <w:vAlign w:val="center"/>
          </w:tcPr>
          <w:p w14:paraId="4C148A7C" w14:textId="49533482" w:rsidR="00723460" w:rsidRPr="00707CF9" w:rsidRDefault="00723460" w:rsidP="00C87DE6">
            <w:pPr>
              <w:jc w:val="center"/>
              <w:rPr>
                <w:lang w:eastAsia="zh-CN"/>
              </w:rPr>
            </w:pPr>
            <w:r w:rsidRPr="00052718">
              <w:rPr>
                <w:b/>
                <w:bCs/>
                <w:lang w:eastAsia="zh-CN"/>
              </w:rPr>
              <w:t>15.59</w:t>
            </w:r>
          </w:p>
        </w:tc>
        <w:tc>
          <w:tcPr>
            <w:tcW w:w="1577" w:type="dxa"/>
            <w:tcBorders>
              <w:bottom w:val="single" w:sz="4" w:space="0" w:color="auto"/>
            </w:tcBorders>
            <w:vAlign w:val="center"/>
          </w:tcPr>
          <w:p w14:paraId="4B119B73" w14:textId="1096B6A8" w:rsidR="00723460" w:rsidRPr="00707CF9" w:rsidRDefault="00723460" w:rsidP="00C87DE6">
            <w:pPr>
              <w:jc w:val="center"/>
              <w:rPr>
                <w:lang w:eastAsia="zh-CN"/>
              </w:rPr>
            </w:pPr>
            <w:r w:rsidRPr="00052718">
              <w:rPr>
                <w:b/>
                <w:bCs/>
                <w:lang w:eastAsia="zh-CN"/>
              </w:rPr>
              <w:t>5.76</w:t>
            </w:r>
          </w:p>
        </w:tc>
        <w:tc>
          <w:tcPr>
            <w:tcW w:w="1577" w:type="dxa"/>
            <w:tcBorders>
              <w:bottom w:val="single" w:sz="4" w:space="0" w:color="auto"/>
            </w:tcBorders>
          </w:tcPr>
          <w:p w14:paraId="7BB541A4" w14:textId="06499BE5" w:rsidR="00723460" w:rsidRPr="00E56C39" w:rsidRDefault="00723460" w:rsidP="00C87DE6">
            <w:pPr>
              <w:jc w:val="center"/>
              <w:rPr>
                <w:lang w:eastAsia="zh-CN"/>
              </w:rPr>
            </w:pPr>
            <w:r w:rsidRPr="00E56C39">
              <w:rPr>
                <w:lang w:eastAsia="zh-CN"/>
              </w:rPr>
              <w:t>108.53</w:t>
            </w:r>
          </w:p>
        </w:tc>
      </w:tr>
      <w:bookmarkEnd w:id="13"/>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218A13D7"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r w:rsidR="006D0498" w:rsidRPr="00853CB8">
        <w:t xml:space="preserve"> 3.26%</w:t>
      </w:r>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AC6A1D">
      <w:pPr>
        <w:pStyle w:val="Caption"/>
      </w:pPr>
      <w:r w:rsidRPr="00C4330D">
        <w:rPr>
          <w:b/>
          <w:bCs/>
        </w:rPr>
        <w:t xml:space="preserve">Table </w:t>
      </w:r>
      <w:bookmarkStart w:id="14"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14"/>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765CE7"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765CE7"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765CE7"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765CE7"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C46573F" w14:textId="77777777" w:rsidR="008C19AC" w:rsidRDefault="008C19AC" w:rsidP="00AC6A1D">
      <w:pPr>
        <w:pStyle w:val="Caption"/>
        <w:rPr>
          <w:b/>
          <w:bCs/>
        </w:rPr>
      </w:pPr>
      <w:bookmarkStart w:id="15" w:name="_Hlk101185801"/>
    </w:p>
    <w:p w14:paraId="576E9363" w14:textId="77777777" w:rsidR="008C19AC" w:rsidRDefault="008C19AC" w:rsidP="00AC6A1D">
      <w:pPr>
        <w:pStyle w:val="Caption"/>
        <w:rPr>
          <w:b/>
          <w:bCs/>
        </w:rPr>
      </w:pPr>
    </w:p>
    <w:p w14:paraId="0472FB30" w14:textId="77777777" w:rsidR="008C19AC" w:rsidRDefault="008C19AC" w:rsidP="00AC6A1D">
      <w:pPr>
        <w:pStyle w:val="Caption"/>
        <w:rPr>
          <w:b/>
          <w:bCs/>
        </w:rPr>
      </w:pPr>
    </w:p>
    <w:p w14:paraId="263B7584" w14:textId="48190F76" w:rsidR="00FF6D54" w:rsidRPr="005F7DE3" w:rsidRDefault="00FF6D54" w:rsidP="00AC6A1D">
      <w:pPr>
        <w:pStyle w:val="Caption"/>
      </w:pPr>
      <w:r w:rsidRPr="00C4330D">
        <w:rPr>
          <w:b/>
          <w:bCs/>
        </w:rPr>
        <w:lastRenderedPageBreak/>
        <w:t xml:space="preserve">Table </w:t>
      </w:r>
      <w:bookmarkStart w:id="16" w:name="ggmr_tb"/>
      <w:bookmarkStart w:id="17"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6"/>
      <w:bookmarkEnd w:id="17"/>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765CE7"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765CE7"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765CE7"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C39" w:rsidRDefault="000401EE" w:rsidP="00597DDA">
            <w:pPr>
              <w:jc w:val="center"/>
              <w:rPr>
                <w:b/>
                <w:bCs/>
              </w:rPr>
            </w:pPr>
            <w:r w:rsidRPr="00E56C39">
              <w:rPr>
                <w:b/>
                <w:bCs/>
              </w:rPr>
              <w:t>22.55</w:t>
            </w:r>
          </w:p>
        </w:tc>
      </w:tr>
      <w:bookmarkEnd w:id="15"/>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AF5D9D1"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r w:rsidR="0014731B" w:rsidRPr="00853CB8">
        <w:t>1.27%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DFD7D16" w:rsidR="00AC6A1D" w:rsidRDefault="008B67F0" w:rsidP="00AC6A1D">
      <w:pPr>
        <w:keepNext/>
        <w:jc w:val="center"/>
      </w:pPr>
      <w:r>
        <w:rPr>
          <w:noProof/>
        </w:rPr>
        <w:drawing>
          <wp:inline distT="0" distB="0" distL="0" distR="0" wp14:anchorId="20B48970" wp14:editId="1523E529">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FDF03AD" w14:textId="0CB56699" w:rsidR="00AC6A1D" w:rsidRDefault="00AC6A1D" w:rsidP="00E56C39">
      <w:pPr>
        <w:pStyle w:val="Caption"/>
      </w:pPr>
      <w:r w:rsidRPr="00E56C39">
        <w:rPr>
          <w:b/>
          <w:bCs/>
        </w:rPr>
        <w:t xml:space="preserve">Figure </w:t>
      </w:r>
      <w:bookmarkStart w:id="18"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18"/>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AC6A1D">
      <w:pPr>
        <w:pStyle w:val="Caption"/>
      </w:pPr>
      <w:r w:rsidRPr="005F7DE3">
        <w:rPr>
          <w:b/>
          <w:bCs/>
        </w:rPr>
        <w:t xml:space="preserve">Table </w:t>
      </w:r>
      <w:bookmarkStart w:id="19"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9"/>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765CE7"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5FF549B" w:rsidR="003A2A2C" w:rsidRPr="005F7DE3" w:rsidRDefault="003A2A2C" w:rsidP="00F8712E">
            <w:pPr>
              <w:jc w:val="center"/>
              <w:rPr>
                <w:lang w:eastAsia="zh-CN"/>
              </w:rPr>
            </w:pPr>
            <w:r w:rsidRPr="005F7DE3">
              <w:rPr>
                <w:lang w:eastAsia="zh-CN"/>
              </w:rPr>
              <w:t>11.22</w:t>
            </w:r>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765CE7"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6F5DA7F4" w:rsidR="003A2A2C" w:rsidRPr="005F7DE3" w:rsidRDefault="003A2A2C" w:rsidP="00F8712E">
            <w:pPr>
              <w:jc w:val="center"/>
              <w:rPr>
                <w:lang w:eastAsia="zh-CN"/>
              </w:rPr>
            </w:pPr>
            <w:r w:rsidRPr="00E56C39">
              <w:rPr>
                <w:b/>
                <w:bCs/>
                <w:lang w:eastAsia="zh-CN"/>
              </w:rPr>
              <w:t>9.95</w:t>
            </w:r>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74B213B8"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he hybrid approach has an NRMSE of 8.77 percent (</w:t>
      </w:r>
      <w:r w:rsidR="00A94DE9" w:rsidRPr="005F7DE3">
        <w:rPr>
          <w:lang w:eastAsia="zh-CN"/>
        </w:rPr>
        <w:t>4.79</w:t>
      </w:r>
      <w:r w:rsidR="00FE073D" w:rsidRPr="005F7DE3">
        <w:rPr>
          <w:lang w:eastAsia="zh-CN"/>
        </w:rPr>
        <w:t xml:space="preserve"> percent less than </w:t>
      </w:r>
      <w:r w:rsidR="00F0659C">
        <w:rPr>
          <w:lang w:eastAsia="zh-CN"/>
        </w:rPr>
        <w:t xml:space="preserve">the </w:t>
      </w:r>
      <w:r w:rsidR="00FE073D" w:rsidRPr="005F7DE3">
        <w:rPr>
          <w:lang w:eastAsia="zh-CN"/>
        </w:rPr>
        <w:t xml:space="preserve">RC </w:t>
      </w:r>
      <w:r w:rsidR="00F0659C">
        <w:rPr>
          <w:lang w:eastAsia="zh-CN"/>
        </w:rPr>
        <w:t xml:space="preserve">alone </w:t>
      </w:r>
      <w:r w:rsidR="00FE073D" w:rsidRPr="005F7DE3">
        <w:rPr>
          <w:lang w:eastAsia="zh-CN"/>
        </w:rPr>
        <w:t xml:space="preserve">and </w:t>
      </w:r>
      <w:r w:rsidR="00A94DE9" w:rsidRPr="005F7DE3">
        <w:rPr>
          <w:lang w:eastAsia="zh-CN"/>
        </w:rPr>
        <w:t>11.98</w:t>
      </w:r>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a CVRMSE of 9.95 percent (</w:t>
      </w:r>
      <w:r w:rsidR="00A94DE9" w:rsidRPr="005F7DE3">
        <w:rPr>
          <w:lang w:eastAsia="zh-CN"/>
        </w:rPr>
        <w:t>5.64</w:t>
      </w:r>
      <w:r w:rsidR="00FE073D" w:rsidRPr="005F7DE3">
        <w:rPr>
          <w:lang w:eastAsia="zh-CN"/>
        </w:rPr>
        <w:t xml:space="preserve"> percent less than </w:t>
      </w:r>
      <w:r w:rsidR="004F7F58">
        <w:rPr>
          <w:lang w:eastAsia="zh-CN"/>
        </w:rPr>
        <w:t xml:space="preserve">the </w:t>
      </w:r>
      <w:r w:rsidR="00FE073D" w:rsidRPr="005F7DE3">
        <w:rPr>
          <w:lang w:eastAsia="zh-CN"/>
        </w:rPr>
        <w:t xml:space="preserve">RC and </w:t>
      </w:r>
      <w:r w:rsidR="00850EFE" w:rsidRPr="005F7DE3">
        <w:rPr>
          <w:lang w:eastAsia="zh-CN"/>
        </w:rPr>
        <w:t>12.6</w:t>
      </w:r>
      <w:r w:rsidR="00FE073D" w:rsidRPr="005F7DE3">
        <w:rPr>
          <w:lang w:eastAsia="zh-CN"/>
        </w:rPr>
        <w:t xml:space="preserve"> percent less than </w:t>
      </w:r>
      <w:r w:rsidR="004F7F58">
        <w:rPr>
          <w:lang w:eastAsia="zh-CN"/>
        </w:rPr>
        <w:t xml:space="preserve">the </w:t>
      </w:r>
      <w:r w:rsidR="00FE073D" w:rsidRPr="005F7DE3">
        <w:rPr>
          <w:lang w:eastAsia="zh-CN"/>
        </w:rPr>
        <w:t>GGMR), a</w:t>
      </w:r>
      <w:r w:rsidR="008C19AC">
        <w:rPr>
          <w:lang w:eastAsia="zh-CN"/>
        </w:rPr>
        <w:t>n</w:t>
      </w:r>
      <w:r w:rsidR="00FE073D" w:rsidRPr="005F7DE3">
        <w:rPr>
          <w:lang w:eastAsia="zh-CN"/>
        </w:rPr>
        <w:t xml:space="preserve"> MAE of 3.62 kW (</w:t>
      </w:r>
      <w:r w:rsidR="00850EFE" w:rsidRPr="005F7DE3">
        <w:rPr>
          <w:lang w:eastAsia="zh-CN"/>
        </w:rPr>
        <w:t>2.14 kW</w:t>
      </w:r>
      <w:r w:rsidR="00FE073D" w:rsidRPr="005F7DE3">
        <w:rPr>
          <w:lang w:eastAsia="zh-CN"/>
        </w:rPr>
        <w:t xml:space="preserve"> and </w:t>
      </w:r>
      <w:r w:rsidR="00850EFE" w:rsidRPr="005F7DE3">
        <w:rPr>
          <w:lang w:eastAsia="zh-CN"/>
        </w:rPr>
        <w:t>3.99 kW</w:t>
      </w:r>
      <w:r w:rsidR="00FE073D" w:rsidRPr="005F7DE3">
        <w:rPr>
          <w:lang w:eastAsia="zh-CN"/>
        </w:rPr>
        <w:t xml:space="preserve"> less than </w:t>
      </w:r>
      <w:r w:rsidR="004F7F58">
        <w:rPr>
          <w:lang w:eastAsia="zh-CN"/>
        </w:rPr>
        <w:t xml:space="preserve">the </w:t>
      </w:r>
      <w:r w:rsidR="004F7F58" w:rsidRPr="005F7DE3">
        <w:rPr>
          <w:lang w:eastAsia="zh-CN"/>
        </w:rPr>
        <w:t xml:space="preserve">RC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and a MAPE of 19.31 percent (</w:t>
      </w:r>
      <w:r w:rsidR="00850EFE" w:rsidRPr="005F7DE3">
        <w:rPr>
          <w:lang w:eastAsia="zh-CN"/>
        </w:rPr>
        <w:t>89.22</w:t>
      </w:r>
      <w:r w:rsidR="00FE073D" w:rsidRPr="005F7DE3">
        <w:rPr>
          <w:lang w:eastAsia="zh-CN"/>
        </w:rPr>
        <w:t xml:space="preserve"> percent lower </w:t>
      </w:r>
      <w:r w:rsidR="00BA2C88">
        <w:rPr>
          <w:lang w:eastAsia="zh-CN"/>
        </w:rPr>
        <w:t>than the</w:t>
      </w:r>
      <w:r w:rsidR="00BA2C88" w:rsidRPr="005F7DE3">
        <w:rPr>
          <w:lang w:eastAsia="zh-CN"/>
        </w:rPr>
        <w:t xml:space="preserve"> </w:t>
      </w:r>
      <w:r w:rsidR="00FE073D" w:rsidRPr="005F7DE3">
        <w:rPr>
          <w:lang w:eastAsia="zh-CN"/>
        </w:rPr>
        <w:t xml:space="preserve">RC, </w:t>
      </w:r>
      <w:r w:rsidR="004F7F58">
        <w:rPr>
          <w:lang w:eastAsia="zh-CN"/>
        </w:rPr>
        <w:t xml:space="preserve">and </w:t>
      </w:r>
      <w:r w:rsidR="00850EFE" w:rsidRPr="005F7DE3">
        <w:rPr>
          <w:lang w:eastAsia="zh-CN"/>
        </w:rPr>
        <w:t>8.43</w:t>
      </w:r>
      <w:r w:rsidR="00FE073D" w:rsidRPr="005F7DE3">
        <w:rPr>
          <w:lang w:eastAsia="zh-CN"/>
        </w:rPr>
        <w:t xml:space="preserve"> percent lower </w:t>
      </w:r>
      <w:r w:rsidR="00A94A5E">
        <w:rPr>
          <w:lang w:eastAsia="zh-CN"/>
        </w:rPr>
        <w:t>than the</w:t>
      </w:r>
      <w:r w:rsidR="004F7F58" w:rsidRPr="005F7DE3">
        <w:rPr>
          <w:lang w:eastAsia="zh-CN"/>
        </w:rPr>
        <w:t xml:space="preserve"> RC</w:t>
      </w:r>
      <w:r w:rsidR="004F7F58">
        <w:rPr>
          <w:lang w:eastAsia="zh-CN"/>
        </w:rPr>
        <w:t xml:space="preserve"> 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E56C39">
      <w:pPr>
        <w:pStyle w:val="Caption"/>
      </w:pPr>
      <w:bookmarkStart w:id="20" w:name="_Hlk101185823"/>
      <w:r w:rsidRPr="005F7DE3">
        <w:rPr>
          <w:b/>
          <w:bCs/>
        </w:rPr>
        <w:t xml:space="preserve">Table </w:t>
      </w:r>
      <w:bookmarkStart w:id="21" w:name="hybrid_tb1"/>
      <w:bookmarkStart w:id="22" w:name="all_performance_tb"/>
      <w:r w:rsidRPr="005F7DE3">
        <w:rPr>
          <w:b/>
          <w:bCs/>
        </w:rPr>
        <w:t>5</w:t>
      </w:r>
      <w:bookmarkEnd w:id="21"/>
      <w:bookmarkEnd w:id="22"/>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65670B77" w:rsidR="00723460" w:rsidRPr="005F7DE3" w:rsidRDefault="00723460" w:rsidP="00B036E2">
            <w:pPr>
              <w:jc w:val="center"/>
              <w:rPr>
                <w:lang w:eastAsia="zh-CN"/>
              </w:rPr>
            </w:pPr>
            <w:r w:rsidRPr="005F7DE3">
              <w:rPr>
                <w:lang w:eastAsia="zh-CN"/>
              </w:rPr>
              <w:t>13.56</w:t>
            </w:r>
          </w:p>
        </w:tc>
        <w:tc>
          <w:tcPr>
            <w:tcW w:w="1826" w:type="dxa"/>
            <w:tcBorders>
              <w:top w:val="single" w:sz="4" w:space="0" w:color="auto"/>
            </w:tcBorders>
            <w:vAlign w:val="center"/>
          </w:tcPr>
          <w:p w14:paraId="7174050F" w14:textId="6EDAE912" w:rsidR="00723460" w:rsidRPr="005F7DE3" w:rsidRDefault="00723460" w:rsidP="00B036E2">
            <w:pPr>
              <w:jc w:val="center"/>
              <w:rPr>
                <w:lang w:eastAsia="zh-CN"/>
              </w:rPr>
            </w:pPr>
            <w:r w:rsidRPr="005F7DE3">
              <w:rPr>
                <w:lang w:eastAsia="zh-CN"/>
              </w:rPr>
              <w:t>15.59</w:t>
            </w:r>
          </w:p>
        </w:tc>
        <w:tc>
          <w:tcPr>
            <w:tcW w:w="1803" w:type="dxa"/>
            <w:tcBorders>
              <w:top w:val="single" w:sz="4" w:space="0" w:color="auto"/>
            </w:tcBorders>
            <w:vAlign w:val="center"/>
          </w:tcPr>
          <w:p w14:paraId="0AF2F202" w14:textId="5F171E67" w:rsidR="00723460" w:rsidRPr="005F7DE3" w:rsidRDefault="00723460" w:rsidP="00B036E2">
            <w:pPr>
              <w:jc w:val="center"/>
              <w:rPr>
                <w:lang w:eastAsia="zh-CN"/>
              </w:rPr>
            </w:pPr>
            <w:r w:rsidRPr="005F7DE3">
              <w:rPr>
                <w:lang w:eastAsia="zh-CN"/>
              </w:rPr>
              <w:t>5.76</w:t>
            </w:r>
          </w:p>
        </w:tc>
        <w:tc>
          <w:tcPr>
            <w:tcW w:w="1799" w:type="dxa"/>
            <w:tcBorders>
              <w:top w:val="single" w:sz="4" w:space="0" w:color="auto"/>
            </w:tcBorders>
          </w:tcPr>
          <w:p w14:paraId="3BF789BB" w14:textId="064365C8" w:rsidR="00723460" w:rsidRPr="005F7DE3" w:rsidRDefault="00723460" w:rsidP="00B036E2">
            <w:pPr>
              <w:jc w:val="center"/>
              <w:rPr>
                <w:lang w:eastAsia="zh-CN"/>
              </w:rPr>
            </w:pPr>
            <w:r>
              <w:rPr>
                <w:lang w:eastAsia="zh-CN"/>
              </w:rPr>
              <w:t>108.53</w:t>
            </w:r>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26D46767" w:rsidR="00723460" w:rsidRPr="005F7DE3" w:rsidRDefault="00723460" w:rsidP="00B036E2">
            <w:pPr>
              <w:jc w:val="center"/>
              <w:rPr>
                <w:lang w:eastAsia="zh-CN"/>
              </w:rPr>
            </w:pPr>
            <w:r w:rsidRPr="005F7DE3">
              <w:rPr>
                <w:lang w:eastAsia="zh-CN"/>
              </w:rPr>
              <w:t>20.75</w:t>
            </w:r>
          </w:p>
        </w:tc>
        <w:tc>
          <w:tcPr>
            <w:tcW w:w="1826" w:type="dxa"/>
            <w:vAlign w:val="center"/>
          </w:tcPr>
          <w:p w14:paraId="1AFFCD9E" w14:textId="3D8F941D" w:rsidR="00723460" w:rsidRPr="005F7DE3" w:rsidRDefault="00723460" w:rsidP="00B036E2">
            <w:pPr>
              <w:jc w:val="center"/>
              <w:rPr>
                <w:lang w:eastAsia="zh-CN"/>
              </w:rPr>
            </w:pPr>
            <w:r w:rsidRPr="005F7DE3">
              <w:rPr>
                <w:lang w:eastAsia="zh-CN"/>
              </w:rPr>
              <w:t>22.55</w:t>
            </w:r>
          </w:p>
        </w:tc>
        <w:tc>
          <w:tcPr>
            <w:tcW w:w="1803" w:type="dxa"/>
            <w:vAlign w:val="center"/>
          </w:tcPr>
          <w:p w14:paraId="627FDF31" w14:textId="3EFC5B9A" w:rsidR="00723460" w:rsidRPr="005F7DE3" w:rsidRDefault="00723460" w:rsidP="00B036E2">
            <w:pPr>
              <w:jc w:val="center"/>
              <w:rPr>
                <w:lang w:eastAsia="zh-CN"/>
              </w:rPr>
            </w:pPr>
            <w:r w:rsidRPr="005F7DE3">
              <w:rPr>
                <w:lang w:eastAsia="zh-CN"/>
              </w:rPr>
              <w:t>7.61</w:t>
            </w:r>
          </w:p>
        </w:tc>
        <w:tc>
          <w:tcPr>
            <w:tcW w:w="1799" w:type="dxa"/>
          </w:tcPr>
          <w:p w14:paraId="14F9647C" w14:textId="1028D49A" w:rsidR="00723460" w:rsidRPr="005F7DE3" w:rsidRDefault="00723460" w:rsidP="00B036E2">
            <w:pPr>
              <w:jc w:val="center"/>
              <w:rPr>
                <w:lang w:eastAsia="zh-CN"/>
              </w:rPr>
            </w:pPr>
            <w:r>
              <w:rPr>
                <w:lang w:eastAsia="zh-CN"/>
              </w:rPr>
              <w:t>27.74</w:t>
            </w:r>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64167C40" w:rsidR="00723460" w:rsidRPr="005F7DE3" w:rsidRDefault="00723460" w:rsidP="00B036E2">
            <w:pPr>
              <w:jc w:val="center"/>
              <w:rPr>
                <w:rFonts w:eastAsiaTheme="minorEastAsia"/>
                <w:b/>
                <w:bCs/>
                <w:lang w:eastAsia="zh-CN"/>
              </w:rPr>
            </w:pPr>
            <w:r w:rsidRPr="005F7DE3">
              <w:rPr>
                <w:b/>
                <w:bCs/>
                <w:lang w:eastAsia="zh-CN"/>
              </w:rPr>
              <w:t>8.77</w:t>
            </w:r>
          </w:p>
        </w:tc>
        <w:tc>
          <w:tcPr>
            <w:tcW w:w="1826" w:type="dxa"/>
            <w:tcBorders>
              <w:bottom w:val="single" w:sz="4" w:space="0" w:color="auto"/>
            </w:tcBorders>
            <w:vAlign w:val="center"/>
          </w:tcPr>
          <w:p w14:paraId="7C55B7BC" w14:textId="3043DF92" w:rsidR="00723460" w:rsidRPr="005F7DE3" w:rsidRDefault="00723460" w:rsidP="00B036E2">
            <w:pPr>
              <w:jc w:val="center"/>
              <w:rPr>
                <w:b/>
                <w:bCs/>
                <w:lang w:eastAsia="zh-CN"/>
              </w:rPr>
            </w:pPr>
            <w:r w:rsidRPr="005F7DE3">
              <w:rPr>
                <w:b/>
                <w:bCs/>
                <w:lang w:eastAsia="zh-CN"/>
              </w:rPr>
              <w:t>9.95</w:t>
            </w:r>
          </w:p>
        </w:tc>
        <w:tc>
          <w:tcPr>
            <w:tcW w:w="1803" w:type="dxa"/>
            <w:tcBorders>
              <w:bottom w:val="single" w:sz="4" w:space="0" w:color="auto"/>
            </w:tcBorders>
            <w:vAlign w:val="center"/>
          </w:tcPr>
          <w:p w14:paraId="7F769A29" w14:textId="4B107A01" w:rsidR="00723460" w:rsidRPr="005F7DE3" w:rsidRDefault="00723460" w:rsidP="00B036E2">
            <w:pPr>
              <w:jc w:val="center"/>
              <w:rPr>
                <w:b/>
                <w:bCs/>
                <w:lang w:eastAsia="zh-CN"/>
              </w:rPr>
            </w:pPr>
            <w:r w:rsidRPr="005F7DE3">
              <w:rPr>
                <w:b/>
                <w:bCs/>
                <w:lang w:eastAsia="zh-CN"/>
              </w:rPr>
              <w:t>3.62</w:t>
            </w:r>
          </w:p>
        </w:tc>
        <w:tc>
          <w:tcPr>
            <w:tcW w:w="1799" w:type="dxa"/>
            <w:tcBorders>
              <w:bottom w:val="single" w:sz="4" w:space="0" w:color="auto"/>
            </w:tcBorders>
          </w:tcPr>
          <w:p w14:paraId="50AE65DD" w14:textId="7F06D2DD" w:rsidR="00723460" w:rsidRPr="005F7DE3" w:rsidRDefault="00723460" w:rsidP="00B036E2">
            <w:pPr>
              <w:jc w:val="center"/>
              <w:rPr>
                <w:b/>
                <w:bCs/>
                <w:lang w:eastAsia="zh-CN"/>
              </w:rPr>
            </w:pPr>
            <w:r>
              <w:rPr>
                <w:b/>
                <w:bCs/>
                <w:lang w:eastAsia="zh-CN"/>
              </w:rPr>
              <w:t>19.31</w:t>
            </w:r>
          </w:p>
        </w:tc>
      </w:tr>
    </w:tbl>
    <w:p w14:paraId="61B24092" w14:textId="77777777" w:rsidR="001957E6" w:rsidRPr="005F7DE3" w:rsidRDefault="001957E6" w:rsidP="00626F5E">
      <w:pPr>
        <w:keepNext/>
      </w:pPr>
    </w:p>
    <w:bookmarkEnd w:id="20"/>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3E1939B9" w:rsidR="00816583"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r w:rsidR="00A94A5E">
        <w:rPr>
          <w:rFonts w:eastAsiaTheme="minorEastAsia"/>
          <w:lang w:eastAsia="zh-CN"/>
        </w:rPr>
        <w:t xml:space="preserve">the </w:t>
      </w:r>
      <w:r w:rsidRPr="005F7DE3">
        <w:rPr>
          <w:rFonts w:eastAsiaTheme="minorEastAsia"/>
          <w:lang w:eastAsia="zh-CN"/>
        </w:rPr>
        <w:t>RC</w:t>
      </w:r>
      <w:r w:rsidR="00A94A5E">
        <w:rPr>
          <w:rFonts w:eastAsiaTheme="minorEastAsia"/>
          <w:lang w:eastAsia="zh-CN"/>
        </w:rPr>
        <w:t xml:space="preserve"> alone and</w:t>
      </w:r>
      <w:r w:rsidR="00A94A5E" w:rsidRPr="005F7DE3">
        <w:rPr>
          <w:rFonts w:eastAsiaTheme="minorEastAsia"/>
          <w:lang w:eastAsia="zh-CN"/>
        </w:rPr>
        <w:t xml:space="preserve"> </w:t>
      </w:r>
      <w:r w:rsidR="00B461B7" w:rsidRPr="005F7DE3">
        <w:rPr>
          <w:rFonts w:eastAsiaTheme="minorEastAsia"/>
          <w:lang w:eastAsia="zh-CN"/>
        </w:rPr>
        <w:t>12.6</w:t>
      </w:r>
      <w:r w:rsidRPr="005F7DE3">
        <w:rPr>
          <w:rFonts w:eastAsiaTheme="minorEastAsia"/>
          <w:lang w:eastAsia="zh-CN"/>
        </w:rPr>
        <w:t xml:space="preserve"> percent less than GGMR</w:t>
      </w:r>
      <w:r w:rsidR="00A94A5E">
        <w:rPr>
          <w:rFonts w:eastAsiaTheme="minorEastAsia"/>
          <w:lang w:eastAsia="zh-CN"/>
        </w:rPr>
        <w:t xml:space="preserve"> alone</w:t>
      </w:r>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113E4855" w14:textId="77777777" w:rsidR="003E1212" w:rsidRPr="003E1212" w:rsidRDefault="005701A1" w:rsidP="003E1212">
      <w:pPr>
        <w:pStyle w:val="Bibliography"/>
        <w:rPr>
          <w:szCs w:val="24"/>
        </w:rPr>
      </w:pPr>
      <w:r>
        <w:rPr>
          <w:bdr w:val="none" w:sz="0" w:space="0" w:color="auto" w:frame="1"/>
        </w:rPr>
        <w:fldChar w:fldCharType="begin"/>
      </w:r>
      <w:r w:rsidR="002E6F0D">
        <w:rPr>
          <w:bdr w:val="none" w:sz="0" w:space="0" w:color="auto" w:frame="1"/>
        </w:rPr>
        <w:instrText xml:space="preserve"> ADDIN ZOTERO_BIBL {"uncited":[],"omitted":[["http://zotero.org/users/3944343/items/3335GVS2"]],"custom":[[["http://zotero.org/users/3944343/items/SQ6KHENF"],"Ambient Weather Network. 2022. {\\i{}Ambient Weather Network}. https://ambientweather.net/ (April 11, 2022)."],[["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E1212" w:rsidRPr="003E1212">
        <w:rPr>
          <w:szCs w:val="24"/>
        </w:rPr>
        <w:t xml:space="preserve">Ahn, Byung-Cheon, and Jae-Yeob Song. 2010. “Control Characteristics and Heating Performance Analysis of Automatic Thermostatic Valves for Radiant Slab Heating System in Residential Apartments.” </w:t>
      </w:r>
      <w:r w:rsidR="003E1212" w:rsidRPr="003E1212">
        <w:rPr>
          <w:i/>
          <w:iCs/>
          <w:szCs w:val="24"/>
        </w:rPr>
        <w:t>Energy</w:t>
      </w:r>
      <w:r w:rsidR="003E1212" w:rsidRPr="003E1212">
        <w:rPr>
          <w:szCs w:val="24"/>
        </w:rPr>
        <w:t xml:space="preserve"> 35(4): 1615–24.</w:t>
      </w:r>
    </w:p>
    <w:p w14:paraId="1D699429" w14:textId="77777777" w:rsidR="003E1212" w:rsidRPr="003E1212" w:rsidRDefault="003E1212" w:rsidP="003E1212">
      <w:pPr>
        <w:pStyle w:val="Bibliography"/>
        <w:rPr>
          <w:szCs w:val="24"/>
        </w:rPr>
      </w:pPr>
      <w:r w:rsidRPr="003E1212">
        <w:rPr>
          <w:szCs w:val="24"/>
        </w:rPr>
        <w:t xml:space="preserve">Ambient Weather Network. 2022. </w:t>
      </w:r>
      <w:r w:rsidRPr="003E1212">
        <w:rPr>
          <w:i/>
          <w:iCs/>
          <w:szCs w:val="24"/>
        </w:rPr>
        <w:t>Ambient Weather Network</w:t>
      </w:r>
      <w:r w:rsidRPr="003E1212">
        <w:rPr>
          <w:szCs w:val="24"/>
        </w:rPr>
        <w:t>. https://ambientweather.net/ (April 11, 2022).</w:t>
      </w:r>
    </w:p>
    <w:p w14:paraId="7665B3F8" w14:textId="77777777" w:rsidR="003E1212" w:rsidRPr="003E1212" w:rsidRDefault="003E1212" w:rsidP="003E1212">
      <w:pPr>
        <w:pStyle w:val="Bibliography"/>
        <w:rPr>
          <w:szCs w:val="24"/>
        </w:rPr>
      </w:pPr>
      <w:r w:rsidRPr="003E1212">
        <w:rPr>
          <w:szCs w:val="24"/>
        </w:rPr>
        <w:t xml:space="preserve">ANSI/ASHRAE/IES 90.1-2010. 2010. </w:t>
      </w:r>
      <w:r w:rsidRPr="003E1212">
        <w:rPr>
          <w:i/>
          <w:iCs/>
          <w:szCs w:val="24"/>
        </w:rPr>
        <w:t>Energy Standard for Buildings Except Low-Rise Residential Buildings</w:t>
      </w:r>
      <w:r w:rsidRPr="003E1212">
        <w:rPr>
          <w:szCs w:val="24"/>
        </w:rPr>
        <w:t>. American Society of Heating, Refrigerating and Air-Conditioning Engineers.</w:t>
      </w:r>
    </w:p>
    <w:p w14:paraId="36B63172" w14:textId="77777777" w:rsidR="003E1212" w:rsidRPr="003E1212" w:rsidRDefault="003E1212" w:rsidP="003E1212">
      <w:pPr>
        <w:pStyle w:val="Bibliography"/>
        <w:rPr>
          <w:szCs w:val="24"/>
        </w:rPr>
      </w:pPr>
      <w:r w:rsidRPr="003E1212">
        <w:rPr>
          <w:szCs w:val="24"/>
        </w:rPr>
        <w:t>ASHRAE. 2014. “ASHRAE Guideline 14: Measurement of Energy, Demand and Water Savings.” : 150.</w:t>
      </w:r>
    </w:p>
    <w:p w14:paraId="0693C21A" w14:textId="77777777" w:rsidR="003E1212" w:rsidRPr="003E1212" w:rsidRDefault="003E1212" w:rsidP="003E1212">
      <w:pPr>
        <w:pStyle w:val="Bibliography"/>
        <w:rPr>
          <w:szCs w:val="24"/>
        </w:rPr>
      </w:pPr>
      <w:r w:rsidRPr="003E1212">
        <w:rPr>
          <w:szCs w:val="24"/>
        </w:rPr>
        <w:t xml:space="preserve">Billard, Aude, Sylvain Calinon, Rüdiger Dillmann, and Stefan Schaal. 2008. “Robot Programming by Demonstration.” In </w:t>
      </w:r>
      <w:r w:rsidRPr="003E1212">
        <w:rPr>
          <w:i/>
          <w:iCs/>
          <w:szCs w:val="24"/>
        </w:rPr>
        <w:t>Springer Handbook of Robotics</w:t>
      </w:r>
      <w:r w:rsidRPr="003E1212">
        <w:rPr>
          <w:szCs w:val="24"/>
        </w:rPr>
        <w:t>, eds. Bruno Siciliano and Oussama Khatib. Berlin, Heidelberg: Springer, 1371–94. https://doi.org/10.1007/978-3-540-30301-5_60 (April 12, 2022).</w:t>
      </w:r>
    </w:p>
    <w:p w14:paraId="6D8A1132" w14:textId="77777777" w:rsidR="003E1212" w:rsidRPr="003E1212" w:rsidRDefault="003E1212" w:rsidP="003E1212">
      <w:pPr>
        <w:pStyle w:val="Bibliography"/>
        <w:rPr>
          <w:szCs w:val="24"/>
        </w:rPr>
      </w:pPr>
      <w:r w:rsidRPr="003E1212">
        <w:rPr>
          <w:szCs w:val="24"/>
        </w:rPr>
        <w:t>Bouchachia, Hamid, and Charlie Vanaret. 2011. “Incremental Learning Based on Growing Gaussian Mixture Models.”</w:t>
      </w:r>
    </w:p>
    <w:p w14:paraId="64C29C61" w14:textId="77777777" w:rsidR="003E1212" w:rsidRPr="003E1212" w:rsidRDefault="003E1212" w:rsidP="003E1212">
      <w:pPr>
        <w:pStyle w:val="Bibliography"/>
        <w:rPr>
          <w:szCs w:val="24"/>
        </w:rPr>
      </w:pPr>
      <w:r w:rsidRPr="003E1212">
        <w:rPr>
          <w:szCs w:val="24"/>
        </w:rPr>
        <w:t xml:space="preserve">Braun, James E., and Nitin Chaturvedi. 2002. “An Inverse Gray-Box Model for Transient Building Load Prediction.” </w:t>
      </w:r>
      <w:r w:rsidRPr="003E1212">
        <w:rPr>
          <w:i/>
          <w:iCs/>
          <w:szCs w:val="24"/>
        </w:rPr>
        <w:t>HVAC&amp;R Research</w:t>
      </w:r>
      <w:r w:rsidRPr="003E1212">
        <w:rPr>
          <w:szCs w:val="24"/>
        </w:rPr>
        <w:t xml:space="preserve"> 8(1): 73–99.</w:t>
      </w:r>
    </w:p>
    <w:p w14:paraId="18F620C3" w14:textId="77777777" w:rsidR="003E1212" w:rsidRPr="003E1212" w:rsidRDefault="003E1212" w:rsidP="003E1212">
      <w:pPr>
        <w:pStyle w:val="Bibliography"/>
        <w:rPr>
          <w:szCs w:val="24"/>
        </w:rPr>
      </w:pPr>
      <w:r w:rsidRPr="003E1212">
        <w:rPr>
          <w:szCs w:val="24"/>
        </w:rPr>
        <w:t xml:space="preserve">Cederborg, Thomas, Ming Li, Adrien Baranes, and Pierre-Yves Oudeyer. 2010. “Incremental Local Online Gaussian Mixture Regression for Imitation Learning of Multiple Tasks.” In </w:t>
      </w:r>
      <w:r w:rsidRPr="003E1212">
        <w:rPr>
          <w:i/>
          <w:iCs/>
          <w:szCs w:val="24"/>
        </w:rPr>
        <w:t>2010 IEEE/RSJ International Conference on Intelligent Robots and Systems</w:t>
      </w:r>
      <w:r w:rsidRPr="003E1212">
        <w:rPr>
          <w:szCs w:val="24"/>
        </w:rPr>
        <w:t>, , 267–74.</w:t>
      </w:r>
    </w:p>
    <w:p w14:paraId="59B3ECD4" w14:textId="77777777" w:rsidR="008C19AC" w:rsidRDefault="003E1212" w:rsidP="003E1212">
      <w:pPr>
        <w:pStyle w:val="Bibliography"/>
        <w:rPr>
          <w:szCs w:val="24"/>
        </w:rPr>
      </w:pPr>
      <w:r w:rsidRPr="003E1212">
        <w:rPr>
          <w:szCs w:val="24"/>
        </w:rPr>
        <w:t xml:space="preserve">Clarke, Joseph. 2001. </w:t>
      </w:r>
      <w:r w:rsidRPr="003E1212">
        <w:rPr>
          <w:i/>
          <w:iCs/>
          <w:szCs w:val="24"/>
        </w:rPr>
        <w:t>Energy Simulation in Building Design</w:t>
      </w:r>
      <w:r w:rsidRPr="003E1212">
        <w:rPr>
          <w:szCs w:val="24"/>
        </w:rPr>
        <w:t>. 2nd ed. London: Routledge.</w:t>
      </w:r>
    </w:p>
    <w:p w14:paraId="64FDC5C6" w14:textId="423A82AD" w:rsidR="003E1212" w:rsidRPr="003E1212" w:rsidRDefault="003E1212" w:rsidP="003E1212">
      <w:pPr>
        <w:pStyle w:val="Bibliography"/>
        <w:rPr>
          <w:szCs w:val="24"/>
        </w:rPr>
      </w:pPr>
      <w:r w:rsidRPr="003E1212">
        <w:rPr>
          <w:szCs w:val="24"/>
        </w:rPr>
        <w:t xml:space="preserve">Crawley, Drury B. et al. 2001. “EnergyPlus: Creating a New-Generation Building Energy Simulation Program.” </w:t>
      </w:r>
      <w:r w:rsidRPr="003E1212">
        <w:rPr>
          <w:i/>
          <w:iCs/>
          <w:szCs w:val="24"/>
        </w:rPr>
        <w:t>Energy and Buildings</w:t>
      </w:r>
      <w:r w:rsidRPr="003E1212">
        <w:rPr>
          <w:szCs w:val="24"/>
        </w:rPr>
        <w:t xml:space="preserve"> 33(4): 319–31.</w:t>
      </w:r>
    </w:p>
    <w:p w14:paraId="769916D7" w14:textId="77777777" w:rsidR="003E1212" w:rsidRPr="003E1212" w:rsidRDefault="003E1212" w:rsidP="003E1212">
      <w:pPr>
        <w:pStyle w:val="Bibliography"/>
        <w:rPr>
          <w:szCs w:val="24"/>
        </w:rPr>
      </w:pPr>
      <w:r w:rsidRPr="003E1212">
        <w:rPr>
          <w:szCs w:val="24"/>
        </w:rPr>
        <w:t xml:space="preserve">Dong, Bing, Zhaoxuan Li, S. M. Mahbobur Rahman, and Rolando Vega. 2016. “A Hybrid Model Approach for Forecasting Future Residential Electricity Consumption.” </w:t>
      </w:r>
      <w:r w:rsidRPr="003E1212">
        <w:rPr>
          <w:i/>
          <w:iCs/>
          <w:szCs w:val="24"/>
        </w:rPr>
        <w:t>Energy and Buildings</w:t>
      </w:r>
      <w:r w:rsidRPr="003E1212">
        <w:rPr>
          <w:szCs w:val="24"/>
        </w:rPr>
        <w:t xml:space="preserve"> 117: 341–51.</w:t>
      </w:r>
    </w:p>
    <w:p w14:paraId="6A0E351B" w14:textId="77777777" w:rsidR="003E1212" w:rsidRPr="003E1212" w:rsidRDefault="003E1212" w:rsidP="003E1212">
      <w:pPr>
        <w:pStyle w:val="Bibliography"/>
        <w:rPr>
          <w:szCs w:val="24"/>
        </w:rPr>
      </w:pPr>
      <w:r w:rsidRPr="003E1212">
        <w:rPr>
          <w:szCs w:val="24"/>
        </w:rPr>
        <w:lastRenderedPageBreak/>
        <w:t xml:space="preserve">Goyal, Siddharth, Chenda Liao, and Prabir Barooah. 2011. “Identification of Multi-Zone Building Thermal Interaction Model from Data.” In </w:t>
      </w:r>
      <w:r w:rsidRPr="003E1212">
        <w:rPr>
          <w:i/>
          <w:iCs/>
          <w:szCs w:val="24"/>
        </w:rPr>
        <w:t>2011 50th IEEE Conference on Decision and Control and European Control Conference</w:t>
      </w:r>
      <w:r w:rsidRPr="003E1212">
        <w:rPr>
          <w:szCs w:val="24"/>
        </w:rPr>
        <w:t>, , 181–86.</w:t>
      </w:r>
    </w:p>
    <w:p w14:paraId="3E184884" w14:textId="77777777" w:rsidR="003E1212" w:rsidRPr="003E1212" w:rsidRDefault="003E1212" w:rsidP="003E1212">
      <w:pPr>
        <w:pStyle w:val="Bibliography"/>
        <w:rPr>
          <w:szCs w:val="24"/>
        </w:rPr>
      </w:pPr>
      <w:r w:rsidRPr="003E1212">
        <w:rPr>
          <w:szCs w:val="24"/>
        </w:rPr>
        <w:t xml:space="preserve">Guenther, Janine, and Oliver Sawodny. 2019. “Feature Selection and Gaussian Process Regression for Personalized Thermal Comfort Prediction.” </w:t>
      </w:r>
      <w:r w:rsidRPr="003E1212">
        <w:rPr>
          <w:i/>
          <w:iCs/>
          <w:szCs w:val="24"/>
        </w:rPr>
        <w:t>Building and Environment</w:t>
      </w:r>
      <w:r w:rsidRPr="003E1212">
        <w:rPr>
          <w:szCs w:val="24"/>
        </w:rPr>
        <w:t xml:space="preserve"> 148: 448–58.</w:t>
      </w:r>
    </w:p>
    <w:p w14:paraId="44A2C585" w14:textId="77777777" w:rsidR="003E1212" w:rsidRPr="003E1212" w:rsidRDefault="003E1212" w:rsidP="003E1212">
      <w:pPr>
        <w:pStyle w:val="Bibliography"/>
        <w:rPr>
          <w:szCs w:val="24"/>
        </w:rPr>
      </w:pPr>
      <w:r w:rsidRPr="003E1212">
        <w:rPr>
          <w:szCs w:val="24"/>
        </w:rPr>
        <w:t xml:space="preserve">Handbook, ASHRAE. 2001. “Fundamentals SI Edition.” </w:t>
      </w:r>
      <w:r w:rsidRPr="003E1212">
        <w:rPr>
          <w:i/>
          <w:iCs/>
          <w:szCs w:val="24"/>
        </w:rPr>
        <w:t>American Society of Heating, Refrigerating and Air-Conditioning Engineers, Inc., Atlanta, GA</w:t>
      </w:r>
      <w:r w:rsidRPr="003E1212">
        <w:rPr>
          <w:szCs w:val="24"/>
        </w:rPr>
        <w:t>.</w:t>
      </w:r>
    </w:p>
    <w:p w14:paraId="338069CA" w14:textId="77777777" w:rsidR="003E1212" w:rsidRPr="003E1212" w:rsidRDefault="003E1212" w:rsidP="003E1212">
      <w:pPr>
        <w:pStyle w:val="Bibliography"/>
        <w:rPr>
          <w:szCs w:val="24"/>
        </w:rPr>
      </w:pPr>
      <w:r w:rsidRPr="003E1212">
        <w:rPr>
          <w:szCs w:val="24"/>
        </w:rPr>
        <w:t xml:space="preserve">James V. Miranda, Lester. 2018. “PySwarms: A Research Toolkit for Particle Swarm Optimization in Python.” </w:t>
      </w:r>
      <w:r w:rsidRPr="003E1212">
        <w:rPr>
          <w:i/>
          <w:iCs/>
          <w:szCs w:val="24"/>
        </w:rPr>
        <w:t>The Journal of Open Source Software</w:t>
      </w:r>
      <w:r w:rsidRPr="003E1212">
        <w:rPr>
          <w:szCs w:val="24"/>
        </w:rPr>
        <w:t xml:space="preserve"> 3(21): 433.</w:t>
      </w:r>
    </w:p>
    <w:p w14:paraId="6067487E" w14:textId="77777777" w:rsidR="003E1212" w:rsidRPr="003E1212" w:rsidRDefault="003E1212" w:rsidP="003E1212">
      <w:pPr>
        <w:pStyle w:val="Bibliography"/>
        <w:rPr>
          <w:szCs w:val="24"/>
        </w:rPr>
      </w:pPr>
      <w:r w:rsidRPr="003E1212">
        <w:rPr>
          <w:szCs w:val="24"/>
        </w:rPr>
        <w:t xml:space="preserve">Joe, Jaewan, and Panagiota Karava. 2017. “Agent-Based System Identification for Control-Oriented Building Models.” </w:t>
      </w:r>
      <w:r w:rsidRPr="003E1212">
        <w:rPr>
          <w:i/>
          <w:iCs/>
          <w:szCs w:val="24"/>
        </w:rPr>
        <w:t>Journal of Building Performance Simulation</w:t>
      </w:r>
      <w:r w:rsidRPr="003E1212">
        <w:rPr>
          <w:szCs w:val="24"/>
        </w:rPr>
        <w:t xml:space="preserve"> 10(2): 183–204.</w:t>
      </w:r>
    </w:p>
    <w:p w14:paraId="7554E901" w14:textId="77777777" w:rsidR="003E1212" w:rsidRPr="003E1212" w:rsidRDefault="003E1212" w:rsidP="003E1212">
      <w:pPr>
        <w:pStyle w:val="Bibliography"/>
        <w:rPr>
          <w:szCs w:val="24"/>
        </w:rPr>
      </w:pPr>
      <w:r w:rsidRPr="003E1212">
        <w:rPr>
          <w:szCs w:val="24"/>
        </w:rPr>
        <w:t xml:space="preserve">Karami, Majid, and Liping Wang. 2018. “Fault Detection and Diagnosis for Nonlinear Systems: A New Adaptive Gaussian Mixture Modeling Approach.” </w:t>
      </w:r>
      <w:r w:rsidRPr="003E1212">
        <w:rPr>
          <w:i/>
          <w:iCs/>
          <w:szCs w:val="24"/>
        </w:rPr>
        <w:t>Energy and Buildings</w:t>
      </w:r>
      <w:r w:rsidRPr="003E1212">
        <w:rPr>
          <w:szCs w:val="24"/>
        </w:rPr>
        <w:t xml:space="preserve"> 166: 477–88.</w:t>
      </w:r>
    </w:p>
    <w:p w14:paraId="557BC665" w14:textId="77777777" w:rsidR="003E1212" w:rsidRPr="003E1212" w:rsidRDefault="003E1212" w:rsidP="003E1212">
      <w:pPr>
        <w:pStyle w:val="Bibliography"/>
        <w:rPr>
          <w:szCs w:val="24"/>
        </w:rPr>
      </w:pPr>
      <w:r w:rsidRPr="003E1212">
        <w:rPr>
          <w:szCs w:val="24"/>
        </w:rPr>
        <w:t xml:space="preserve">Koschenz, Markus, and Viktor Dorer. 1999. “Interaction of an Air System with Concrete Core Conditioning.” </w:t>
      </w:r>
      <w:r w:rsidRPr="003E1212">
        <w:rPr>
          <w:i/>
          <w:iCs/>
          <w:szCs w:val="24"/>
        </w:rPr>
        <w:t>Energy and Buildings</w:t>
      </w:r>
      <w:r w:rsidRPr="003E1212">
        <w:rPr>
          <w:szCs w:val="24"/>
        </w:rPr>
        <w:t xml:space="preserve"> 30(2): 139–45.</w:t>
      </w:r>
    </w:p>
    <w:p w14:paraId="0876F46D" w14:textId="77777777" w:rsidR="003E1212" w:rsidRPr="003E1212" w:rsidRDefault="003E1212" w:rsidP="003E1212">
      <w:pPr>
        <w:pStyle w:val="Bibliography"/>
        <w:rPr>
          <w:szCs w:val="24"/>
        </w:rPr>
      </w:pPr>
      <w:r w:rsidRPr="003E1212">
        <w:rPr>
          <w:szCs w:val="24"/>
        </w:rPr>
        <w:t xml:space="preserve">Li, Deyang, and Zhihuan Song. 2020. “A Novel Incremental Gaussian Mixture Regression and Its Application for Time-Varying Multimodal Process Quality Prediction.” In </w:t>
      </w:r>
      <w:r w:rsidRPr="003E1212">
        <w:rPr>
          <w:i/>
          <w:iCs/>
          <w:szCs w:val="24"/>
        </w:rPr>
        <w:t>2020 IEEE 9th Data Driven Control and Learning Systems Conference (DDCLS)</w:t>
      </w:r>
      <w:r w:rsidRPr="003E1212">
        <w:rPr>
          <w:szCs w:val="24"/>
        </w:rPr>
        <w:t>, , 645–50.</w:t>
      </w:r>
    </w:p>
    <w:p w14:paraId="568BA402" w14:textId="77777777" w:rsidR="003E1212" w:rsidRPr="003E1212" w:rsidRDefault="003E1212" w:rsidP="003E1212">
      <w:pPr>
        <w:pStyle w:val="Bibliography"/>
        <w:rPr>
          <w:szCs w:val="24"/>
        </w:rPr>
      </w:pPr>
      <w:r w:rsidRPr="003E1212">
        <w:rPr>
          <w:szCs w:val="24"/>
        </w:rPr>
        <w:t xml:space="preserve">Liu, Kuixing et al. 2011. “Establishment and Validation of Modified Star-Type RC-Network Model for Concrete Core Cooling Slab.” </w:t>
      </w:r>
      <w:r w:rsidRPr="003E1212">
        <w:rPr>
          <w:i/>
          <w:iCs/>
          <w:szCs w:val="24"/>
        </w:rPr>
        <w:t>Energy and Buildings</w:t>
      </w:r>
      <w:r w:rsidRPr="003E1212">
        <w:rPr>
          <w:szCs w:val="24"/>
        </w:rPr>
        <w:t xml:space="preserve"> 43(9): 2378–84.</w:t>
      </w:r>
    </w:p>
    <w:p w14:paraId="461FB339" w14:textId="77777777" w:rsidR="003E1212" w:rsidRPr="003E1212" w:rsidRDefault="003E1212" w:rsidP="003E1212">
      <w:pPr>
        <w:pStyle w:val="Bibliography"/>
        <w:rPr>
          <w:szCs w:val="24"/>
        </w:rPr>
      </w:pPr>
      <w:r w:rsidRPr="003E1212">
        <w:rPr>
          <w:szCs w:val="24"/>
        </w:rPr>
        <w:t xml:space="preserve">Neumann, Hannah, Sebastian Gamisch, and Stefan Gschwander. 2021. “Comparison of RC-Model and FEM-Model for a PCM-Plate Storage Including Free Convection.” </w:t>
      </w:r>
      <w:r w:rsidRPr="003E1212">
        <w:rPr>
          <w:i/>
          <w:iCs/>
          <w:szCs w:val="24"/>
        </w:rPr>
        <w:t>Applied Thermal Engineering</w:t>
      </w:r>
      <w:r w:rsidRPr="003E1212">
        <w:rPr>
          <w:szCs w:val="24"/>
        </w:rPr>
        <w:t xml:space="preserve"> 196: 117232.</w:t>
      </w:r>
    </w:p>
    <w:p w14:paraId="492B6B05" w14:textId="77777777" w:rsidR="003E1212" w:rsidRPr="003E1212" w:rsidRDefault="003E1212" w:rsidP="003E1212">
      <w:pPr>
        <w:pStyle w:val="Bibliography"/>
        <w:rPr>
          <w:szCs w:val="24"/>
        </w:rPr>
      </w:pPr>
      <w:r w:rsidRPr="003E1212">
        <w:rPr>
          <w:szCs w:val="24"/>
        </w:rPr>
        <w:t xml:space="preserve">O’Dwyer, Edward et al. 2016. “Modelling and Disturbance Estimation for Model Predictive Control in Building Heating Systems.” </w:t>
      </w:r>
      <w:r w:rsidRPr="003E1212">
        <w:rPr>
          <w:i/>
          <w:iCs/>
          <w:szCs w:val="24"/>
        </w:rPr>
        <w:t>Energy and Buildings</w:t>
      </w:r>
      <w:r w:rsidRPr="003E1212">
        <w:rPr>
          <w:szCs w:val="24"/>
        </w:rPr>
        <w:t xml:space="preserve"> 130: 532–45.</w:t>
      </w:r>
    </w:p>
    <w:p w14:paraId="21B58C70" w14:textId="77777777" w:rsidR="003E1212" w:rsidRPr="003E1212" w:rsidRDefault="003E1212" w:rsidP="003E1212">
      <w:pPr>
        <w:pStyle w:val="Bibliography"/>
        <w:rPr>
          <w:szCs w:val="24"/>
        </w:rPr>
      </w:pPr>
      <w:r w:rsidRPr="003E1212">
        <w:rPr>
          <w:szCs w:val="24"/>
        </w:rPr>
        <w:t xml:space="preserve">Rhee, Kyu-Nam, and Kwang Woo Kim. 2015. “A 50 Year Review of Basic and Applied Research in Radiant Heating and Cooling Systems for the Built Environment.” </w:t>
      </w:r>
      <w:r w:rsidRPr="003E1212">
        <w:rPr>
          <w:i/>
          <w:iCs/>
          <w:szCs w:val="24"/>
        </w:rPr>
        <w:t>Building and Environment</w:t>
      </w:r>
      <w:r w:rsidRPr="003E1212">
        <w:rPr>
          <w:szCs w:val="24"/>
        </w:rPr>
        <w:t xml:space="preserve"> 91: 166–90.</w:t>
      </w:r>
    </w:p>
    <w:p w14:paraId="4CD97490" w14:textId="77777777" w:rsidR="003E1212" w:rsidRPr="003E1212" w:rsidRDefault="003E1212" w:rsidP="003E1212">
      <w:pPr>
        <w:pStyle w:val="Bibliography"/>
        <w:rPr>
          <w:szCs w:val="24"/>
        </w:rPr>
      </w:pPr>
      <w:r w:rsidRPr="003E1212">
        <w:rPr>
          <w:szCs w:val="24"/>
        </w:rPr>
        <w:t xml:space="preserve">Rodríguez Jara, Enrique Á. et al. 2016. “A New Analytical Approach for Simplified Thermal Modelling of Buildings: Self-Adjusting RC-Network Model.” </w:t>
      </w:r>
      <w:r w:rsidRPr="003E1212">
        <w:rPr>
          <w:i/>
          <w:iCs/>
          <w:szCs w:val="24"/>
        </w:rPr>
        <w:t>Energy and Buildings</w:t>
      </w:r>
      <w:r w:rsidRPr="003E1212">
        <w:rPr>
          <w:szCs w:val="24"/>
        </w:rPr>
        <w:t xml:space="preserve"> 130: 85–97.</w:t>
      </w:r>
    </w:p>
    <w:p w14:paraId="4D5983EA" w14:textId="77777777" w:rsidR="003E1212" w:rsidRPr="003E1212" w:rsidRDefault="003E1212" w:rsidP="003E1212">
      <w:pPr>
        <w:pStyle w:val="Bibliography"/>
        <w:rPr>
          <w:szCs w:val="24"/>
        </w:rPr>
      </w:pPr>
      <w:r w:rsidRPr="003E1212">
        <w:rPr>
          <w:szCs w:val="24"/>
        </w:rPr>
        <w:t xml:space="preserve">Sourbron, M. et al. 2009. “Efficiently Produced Heat and Cold Is Squandered by Inappropriate Control Strategies: A Case Study.” </w:t>
      </w:r>
      <w:r w:rsidRPr="003E1212">
        <w:rPr>
          <w:i/>
          <w:iCs/>
          <w:szCs w:val="24"/>
        </w:rPr>
        <w:t>Energy and Buildings</w:t>
      </w:r>
      <w:r w:rsidRPr="003E1212">
        <w:rPr>
          <w:szCs w:val="24"/>
        </w:rPr>
        <w:t xml:space="preserve"> 41(10): 1091–98.</w:t>
      </w:r>
    </w:p>
    <w:p w14:paraId="7E268C69" w14:textId="77777777" w:rsidR="003E1212" w:rsidRPr="003E1212" w:rsidRDefault="003E1212" w:rsidP="003E1212">
      <w:pPr>
        <w:pStyle w:val="Bibliography"/>
        <w:rPr>
          <w:szCs w:val="24"/>
        </w:rPr>
      </w:pPr>
      <w:r w:rsidRPr="003E1212">
        <w:rPr>
          <w:szCs w:val="24"/>
        </w:rPr>
        <w:t>Sung, Hsi Guang. 2004. “Gaussian Mixture Regression and Classification.” Ph.D. Rice University. https://www.proquest.com/docview/305155652/abstract/8C63788CCF824897PQ/1 (April 12, 2022).</w:t>
      </w:r>
    </w:p>
    <w:p w14:paraId="27E58145" w14:textId="77777777" w:rsidR="003E1212" w:rsidRPr="003E1212" w:rsidRDefault="003E1212" w:rsidP="003E1212">
      <w:pPr>
        <w:pStyle w:val="Bibliography"/>
        <w:rPr>
          <w:szCs w:val="24"/>
        </w:rPr>
      </w:pPr>
      <w:r w:rsidRPr="003E1212">
        <w:rPr>
          <w:szCs w:val="24"/>
        </w:rPr>
        <w:t xml:space="preserve">Wang, Liping, Robert Kubichek, and Xiaohui Zhou. 2018. “Adaptive Learning Based Data-Driven Models for Predicting Hourly Building Energy Use.” </w:t>
      </w:r>
      <w:r w:rsidRPr="003E1212">
        <w:rPr>
          <w:i/>
          <w:iCs/>
          <w:szCs w:val="24"/>
        </w:rPr>
        <w:t>Energy and Buildings</w:t>
      </w:r>
      <w:r w:rsidRPr="003E1212">
        <w:rPr>
          <w:szCs w:val="24"/>
        </w:rPr>
        <w:t xml:space="preserve"> 159: 454–61.</w:t>
      </w:r>
    </w:p>
    <w:p w14:paraId="2A9D07EA" w14:textId="77777777" w:rsidR="003E1212" w:rsidRPr="003E1212" w:rsidRDefault="003E1212" w:rsidP="003E1212">
      <w:pPr>
        <w:pStyle w:val="Bibliography"/>
        <w:rPr>
          <w:szCs w:val="24"/>
        </w:rPr>
      </w:pPr>
      <w:r w:rsidRPr="003E1212">
        <w:rPr>
          <w:szCs w:val="24"/>
        </w:rPr>
        <w:t xml:space="preserve">Zhang, Rui, Khee Poh Lam, Shi-chune Yao, and Yongjie Zhang. 2013. “Coupled EnergyPlus and Computational Fluid Dynamics Simulation for Natural Ventilation.” </w:t>
      </w:r>
      <w:r w:rsidRPr="003E1212">
        <w:rPr>
          <w:i/>
          <w:iCs/>
          <w:szCs w:val="24"/>
        </w:rPr>
        <w:t>Building and Environment</w:t>
      </w:r>
      <w:r w:rsidRPr="003E1212">
        <w:rPr>
          <w:szCs w:val="24"/>
        </w:rPr>
        <w:t xml:space="preserve"> 68: 100–113.</w:t>
      </w:r>
    </w:p>
    <w:p w14:paraId="1B97AAD7" w14:textId="6863B04D" w:rsidR="001E3D5B" w:rsidRPr="005F7DE3" w:rsidRDefault="005701A1">
      <w:pPr>
        <w:rPr>
          <w:lang w:eastAsia="zh-CN"/>
        </w:rPr>
      </w:pPr>
      <w:r>
        <w:rPr>
          <w:bdr w:val="none" w:sz="0" w:space="0" w:color="auto" w:frame="1"/>
        </w:rPr>
        <w:fldChar w:fldCharType="end"/>
      </w:r>
    </w:p>
    <w:sectPr w:rsidR="001E3D5B" w:rsidRPr="005F7DE3" w:rsidSect="0054522F">
      <w:headerReference w:type="even" r:id="rId15"/>
      <w:headerReference w:type="default" r:id="rId16"/>
      <w:footerReference w:type="default" r:id="rId17"/>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C6E5B" w14:textId="77777777" w:rsidR="00765CE7" w:rsidRDefault="00765CE7">
      <w:r>
        <w:separator/>
      </w:r>
    </w:p>
  </w:endnote>
  <w:endnote w:type="continuationSeparator" w:id="0">
    <w:p w14:paraId="1C7A5C66" w14:textId="77777777" w:rsidR="00765CE7" w:rsidRDefault="00765C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BC2E5" w14:textId="77777777" w:rsidR="00765CE7" w:rsidRDefault="00765CE7">
      <w:r>
        <w:separator/>
      </w:r>
    </w:p>
  </w:footnote>
  <w:footnote w:type="continuationSeparator" w:id="0">
    <w:p w14:paraId="2ABB66A2" w14:textId="77777777" w:rsidR="00765CE7" w:rsidRDefault="00765C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9A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6A1D"/>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0</Pages>
  <Words>16064</Words>
  <Characters>91568</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7418</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pingWang</cp:lastModifiedBy>
  <cp:revision>4</cp:revision>
  <cp:lastPrinted>2022-04-18T01:01:00Z</cp:lastPrinted>
  <dcterms:created xsi:type="dcterms:W3CDTF">2022-04-19T00:55:00Z</dcterms:created>
  <dcterms:modified xsi:type="dcterms:W3CDTF">2022-04-19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2n3DL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